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0314" w:rsidRPr="00721F05" w:rsidRDefault="00340314" w:rsidP="006E5183">
      <w:pPr>
        <w:pStyle w:val="Title"/>
        <w:rPr>
          <w:rFonts w:asciiTheme="minorHAnsi" w:hAnsiTheme="minorHAnsi"/>
          <w:sz w:val="22"/>
          <w:szCs w:val="22"/>
        </w:rPr>
      </w:pPr>
      <w:r w:rsidRPr="00721F05">
        <w:rPr>
          <w:rFonts w:asciiTheme="minorHAnsi" w:hAnsiTheme="minorHAnsi"/>
        </w:rPr>
        <w:t>The evolution of stress</w:t>
      </w:r>
      <w:r w:rsidR="0071707E" w:rsidRPr="00721F05">
        <w:rPr>
          <w:rFonts w:asciiTheme="minorHAnsi" w:hAnsiTheme="minorHAnsi"/>
        </w:rPr>
        <w:t>-</w:t>
      </w:r>
      <w:r w:rsidRPr="00721F05">
        <w:rPr>
          <w:rFonts w:asciiTheme="minorHAnsi" w:hAnsiTheme="minorHAnsi"/>
        </w:rPr>
        <w:t xml:space="preserve">induced </w:t>
      </w:r>
      <w:r w:rsidR="006E5183">
        <w:rPr>
          <w:rFonts w:asciiTheme="minorHAnsi" w:hAnsiTheme="minorHAnsi"/>
        </w:rPr>
        <w:t>mutagenesis</w:t>
      </w:r>
      <w:r w:rsidRPr="00721F05">
        <w:rPr>
          <w:rFonts w:asciiTheme="minorHAnsi" w:hAnsiTheme="minorHAnsi"/>
        </w:rPr>
        <w:t xml:space="preserve"> in the presence of recombination</w:t>
      </w:r>
    </w:p>
    <w:p w:rsidR="0071707E" w:rsidRPr="00721F05" w:rsidRDefault="0071707E" w:rsidP="00E56CE3">
      <w:pPr>
        <w:pStyle w:val="Subtitle"/>
        <w:rPr>
          <w:rFonts w:asciiTheme="minorHAnsi" w:eastAsia="Times New Roman" w:hAnsiTheme="minorHAnsi"/>
        </w:rPr>
      </w:pPr>
    </w:p>
    <w:p w:rsidR="00A77B3E" w:rsidRPr="00721F05" w:rsidRDefault="005055C2" w:rsidP="00E56CE3">
      <w:pPr>
        <w:pStyle w:val="Subtitle"/>
        <w:rPr>
          <w:rFonts w:asciiTheme="minorHAnsi" w:eastAsia="Times New Roman" w:hAnsiTheme="minorHAnsi"/>
        </w:rPr>
      </w:pPr>
      <w:proofErr w:type="spellStart"/>
      <w:r w:rsidRPr="00721F05">
        <w:rPr>
          <w:rFonts w:asciiTheme="minorHAnsi" w:eastAsia="Times New Roman" w:hAnsiTheme="minorHAnsi"/>
        </w:rPr>
        <w:t>Yoav</w:t>
      </w:r>
      <w:proofErr w:type="spellEnd"/>
      <w:r w:rsidRPr="00721F05">
        <w:rPr>
          <w:rFonts w:asciiTheme="minorHAnsi" w:eastAsia="Times New Roman" w:hAnsiTheme="minorHAnsi"/>
        </w:rPr>
        <w:t xml:space="preserve"> Ram and </w:t>
      </w:r>
      <w:proofErr w:type="spellStart"/>
      <w:r w:rsidRPr="00721F05">
        <w:rPr>
          <w:rFonts w:asciiTheme="minorHAnsi" w:eastAsia="Times New Roman" w:hAnsiTheme="minorHAnsi"/>
        </w:rPr>
        <w:t>Lilach</w:t>
      </w:r>
      <w:proofErr w:type="spellEnd"/>
      <w:r w:rsidRPr="00721F05">
        <w:rPr>
          <w:rFonts w:asciiTheme="minorHAnsi" w:eastAsia="Times New Roman" w:hAnsiTheme="minorHAnsi"/>
        </w:rPr>
        <w:t xml:space="preserve"> </w:t>
      </w:r>
      <w:proofErr w:type="spellStart"/>
      <w:r w:rsidRPr="00721F05">
        <w:rPr>
          <w:rFonts w:asciiTheme="minorHAnsi" w:eastAsia="Times New Roman" w:hAnsiTheme="minorHAnsi"/>
        </w:rPr>
        <w:t>Hadany</w:t>
      </w:r>
      <w:proofErr w:type="spellEnd"/>
    </w:p>
    <w:p w:rsidR="00A77B3E" w:rsidRPr="00721F05" w:rsidRDefault="00A77B3E" w:rsidP="00E56CE3">
      <w:pPr>
        <w:rPr>
          <w:rFonts w:eastAsia="Times New Roman"/>
        </w:rPr>
      </w:pPr>
    </w:p>
    <w:p w:rsidR="00A77B3E" w:rsidRPr="00721F05" w:rsidRDefault="00DE534D" w:rsidP="00E56CE3">
      <w:pPr>
        <w:rPr>
          <w:rFonts w:eastAsia="Times New Roman"/>
        </w:rPr>
      </w:pPr>
      <w:r w:rsidRPr="00721F05">
        <w:rPr>
          <w:rFonts w:eastAsia="Times New Roman"/>
        </w:rPr>
        <w:fldChar w:fldCharType="begin"/>
      </w:r>
      <w:r w:rsidR="00503D02" w:rsidRPr="00721F05">
        <w:rPr>
          <w:rFonts w:eastAsia="Times New Roman"/>
        </w:rPr>
        <w:instrText xml:space="preserve"> DATE \@ "MMMM d, yyyy" </w:instrText>
      </w:r>
      <w:r w:rsidRPr="00721F05">
        <w:rPr>
          <w:rFonts w:eastAsia="Times New Roman"/>
        </w:rPr>
        <w:fldChar w:fldCharType="separate"/>
      </w:r>
      <w:r w:rsidR="00FD5114">
        <w:rPr>
          <w:rFonts w:eastAsia="Times New Roman"/>
          <w:noProof/>
        </w:rPr>
        <w:t>June 9, 2014</w:t>
      </w:r>
      <w:r w:rsidRPr="00721F05">
        <w:rPr>
          <w:rFonts w:eastAsia="Times New Roman"/>
        </w:rPr>
        <w:fldChar w:fldCharType="end"/>
      </w:r>
    </w:p>
    <w:p w:rsidR="00E41381" w:rsidRDefault="00E41381">
      <w:pPr>
        <w:spacing w:after="200" w:line="276" w:lineRule="auto"/>
        <w:ind w:firstLine="0"/>
      </w:pPr>
      <w:r>
        <w:br w:type="page"/>
      </w:r>
    </w:p>
    <w:p w:rsidR="00E41381" w:rsidRDefault="006852E0" w:rsidP="00E56CE3">
      <w:r>
        <w:lastRenderedPageBreak/>
        <w:t>TODO</w:t>
      </w:r>
      <w:bookmarkStart w:id="0" w:name="_GoBack"/>
      <w:bookmarkEnd w:id="0"/>
      <w:r w:rsidR="00E41381">
        <w:t>:</w:t>
      </w:r>
    </w:p>
    <w:p w:rsidR="00E41381" w:rsidRDefault="00FD5114" w:rsidP="00984BB7">
      <w:pPr>
        <w:pStyle w:val="ListParagraph"/>
        <w:numPr>
          <w:ilvl w:val="0"/>
          <w:numId w:val="3"/>
        </w:numPr>
      </w:pPr>
      <w:r>
        <w:t xml:space="preserve"> </w:t>
      </w:r>
      <w:proofErr w:type="spellStart"/>
      <w:r w:rsidRPr="00984BB7">
        <w:t>Raynes</w:t>
      </w:r>
      <w:proofErr w:type="spellEnd"/>
      <w:r>
        <w:t xml:space="preserve"> &amp; </w:t>
      </w:r>
      <w:proofErr w:type="spellStart"/>
      <w:r w:rsidRPr="00984BB7">
        <w:t>Sniegowski</w:t>
      </w:r>
      <w:proofErr w:type="spellEnd"/>
      <w:r>
        <w:t xml:space="preserve"> 2014</w:t>
      </w:r>
    </w:p>
    <w:p w:rsidR="004739EB" w:rsidRPr="00E41381" w:rsidRDefault="004739EB" w:rsidP="00E41381">
      <w:pPr>
        <w:rPr>
          <w:rFonts w:eastAsiaTheme="majorEastAsia" w:cstheme="majorBidi"/>
        </w:rPr>
      </w:pPr>
      <w:r w:rsidRPr="00721F05">
        <w:br w:type="page"/>
      </w:r>
    </w:p>
    <w:p w:rsidR="00A77B3E" w:rsidRPr="00721F05" w:rsidRDefault="005055C2" w:rsidP="00E56CE3">
      <w:pPr>
        <w:pStyle w:val="Heading1"/>
        <w:rPr>
          <w:rFonts w:asciiTheme="minorHAnsi" w:hAnsiTheme="minorHAnsi"/>
        </w:rPr>
      </w:pPr>
      <w:bookmarkStart w:id="1" w:name="h.2zvzmcp8c1i0"/>
      <w:bookmarkStart w:id="2" w:name="h.ogd20mnq061v"/>
      <w:bookmarkStart w:id="3" w:name="h.lmxz12l3f7s"/>
      <w:bookmarkStart w:id="4" w:name="_Toc336511462"/>
      <w:bookmarkEnd w:id="1"/>
      <w:bookmarkEnd w:id="2"/>
      <w:bookmarkEnd w:id="3"/>
      <w:r w:rsidRPr="00721F05">
        <w:rPr>
          <w:rFonts w:asciiTheme="minorHAnsi" w:hAnsiTheme="minorHAnsi"/>
        </w:rPr>
        <w:lastRenderedPageBreak/>
        <w:t>Introduction</w:t>
      </w:r>
      <w:bookmarkEnd w:id="4"/>
    </w:p>
    <w:p w:rsidR="00CA06B1" w:rsidRPr="00721F05" w:rsidRDefault="00CA06B1" w:rsidP="00E56CE3">
      <w:pPr>
        <w:pStyle w:val="Heading2"/>
        <w:rPr>
          <w:rFonts w:asciiTheme="minorHAnsi" w:hAnsiTheme="minorHAnsi"/>
        </w:rPr>
      </w:pPr>
      <w:bookmarkStart w:id="5" w:name="_Toc336511463"/>
      <w:r w:rsidRPr="00721F05">
        <w:rPr>
          <w:rFonts w:asciiTheme="minorHAnsi" w:hAnsiTheme="minorHAnsi"/>
        </w:rPr>
        <w:t xml:space="preserve">The </w:t>
      </w:r>
      <w:r w:rsidR="009A61A0" w:rsidRPr="00721F05">
        <w:rPr>
          <w:rFonts w:asciiTheme="minorHAnsi" w:hAnsiTheme="minorHAnsi"/>
        </w:rPr>
        <w:t xml:space="preserve">controversy of the </w:t>
      </w:r>
      <w:r w:rsidRPr="00721F05">
        <w:rPr>
          <w:rFonts w:asciiTheme="minorHAnsi" w:hAnsiTheme="minorHAnsi"/>
        </w:rPr>
        <w:t>evolution of stress</w:t>
      </w:r>
      <w:r w:rsidR="009A61A0" w:rsidRPr="00721F05">
        <w:rPr>
          <w:rFonts w:asciiTheme="minorHAnsi" w:hAnsiTheme="minorHAnsi"/>
        </w:rPr>
        <w:t xml:space="preserve">-induced </w:t>
      </w:r>
      <w:proofErr w:type="spellStart"/>
      <w:r w:rsidR="009A61A0" w:rsidRPr="00721F05">
        <w:rPr>
          <w:rFonts w:asciiTheme="minorHAnsi" w:hAnsiTheme="minorHAnsi"/>
        </w:rPr>
        <w:t>hypermutation</w:t>
      </w:r>
      <w:bookmarkEnd w:id="5"/>
      <w:proofErr w:type="spellEnd"/>
    </w:p>
    <w:p w:rsidR="009A61A0" w:rsidRPr="00721F05" w:rsidRDefault="00B4732B" w:rsidP="00E56CE3">
      <w:r w:rsidRPr="00721F05">
        <w:t>For years the mutation</w:t>
      </w:r>
      <w:r w:rsidR="00B65692" w:rsidRPr="00721F05">
        <w:t xml:space="preserve"> rate</w:t>
      </w:r>
      <w:r w:rsidRPr="00721F05">
        <w:t xml:space="preserve"> was </w:t>
      </w:r>
      <w:r w:rsidR="00B65692" w:rsidRPr="00721F05">
        <w:t xml:space="preserve">considered constant and </w:t>
      </w:r>
      <w:r w:rsidRPr="00721F05">
        <w:t xml:space="preserve">uniform, both in time and in the population </w:t>
      </w:r>
      <w:r w:rsidRPr="00721F05">
        <w:fldChar w:fldCharType="begin" w:fldLock="1"/>
      </w:r>
      <w:r w:rsidR="00234877">
        <w:instrText>ADDIN CSL_CITATION { "citationItems" : [ { "id" : "ITEM-1", "itemData" : { "ISSN" : "0016-6731", "PMID" : "17247100", "author" : [ { "dropping-particle" : "", "family" : "Luria", "given" : "Salvador E.", "non-dropping-particle" : "", "parse-names" : false, "suffix" : "" }, { "dropping-particle" : "", "family" : "Delbr\u00fcck", "given" : "Max", "non-dropping-particle" : "", "parse-names" : false, "suffix" : "" } ], "container-title" : "Genetics", "id" : "ITEM-1", "issue" : "6", "issued" : { "date-parts" : [ [ "1943", "11" ] ] }, "page" : "491-511", "title" : "Mutations of Bacteria from Virus Sensitivity to Virus Resistance.", "type" : "article-journal", "volume" : "28" }, "uris" : [ "http://www.mendeley.com/documents/?uuid=c95ce838-ca1a-41ea-b180-6c5c233f0b2c" ] } ], "mendeley" : { "previouslyFormattedCitation" : "(Luria and Delbr\u00fcck 1943)" }, "properties" : { "noteIndex" : 0 }, "schema" : "https://github.com/citation-style-language/schema/raw/master/csl-citation.json" }</w:instrText>
      </w:r>
      <w:r w:rsidRPr="00721F05">
        <w:fldChar w:fldCharType="separate"/>
      </w:r>
      <w:r w:rsidRPr="00721F05">
        <w:rPr>
          <w:noProof/>
        </w:rPr>
        <w:t>(Luria and Delbrück 1943)</w:t>
      </w:r>
      <w:r w:rsidRPr="00721F05">
        <w:fldChar w:fldCharType="end"/>
      </w:r>
      <w:r w:rsidRPr="00721F05">
        <w:t xml:space="preserve">. However, </w:t>
      </w:r>
      <w:r w:rsidR="00B65692" w:rsidRPr="00721F05">
        <w:t>since</w:t>
      </w:r>
      <w:r w:rsidRPr="00721F05">
        <w:t xml:space="preserve"> the 19</w:t>
      </w:r>
      <w:r w:rsidR="00AD66E9" w:rsidRPr="00721F05">
        <w:t>7</w:t>
      </w:r>
      <w:r w:rsidR="00B65692" w:rsidRPr="00721F05">
        <w:t>0</w:t>
      </w:r>
      <w:r w:rsidRPr="00721F05">
        <w:t>s</w:t>
      </w:r>
      <w:r w:rsidR="00AD66E9" w:rsidRPr="00721F05">
        <w:t xml:space="preserve"> </w:t>
      </w:r>
      <w:r w:rsidR="00AD66E9" w:rsidRPr="00721F05">
        <w:fldChar w:fldCharType="begin" w:fldLock="1"/>
      </w:r>
      <w:r w:rsidR="00234877">
        <w:instrText>ADDIN CSL_CITATION { "citationItems" : [ { "id" : "ITEM-1", "itemData" : { "ISSN" : "0090-5542", "PMID" : "1103845", "abstract" : "A hypothesis was proposed several years ago that Escherichia coli posses an inducible DNA repair system (\"SOS repair\") which is also responsible for induced mutagenesis. Some characteristics of the SOS repair are (1) it is induced or activated following damage to DNA, (2) it requires do novo protein synthesis, (3) It requires several genetic functions of which the best-studied are recA+ and lex+ of E. coli, and (4) the physiological and genetic requirements for the expression of SOS repair are suspiciously similar to those necessary for the prophage induction. The SOS repair hypothesis has already served as the working hypothesis for many experiments, some of which are briefly reviewed. Also, some speculations are presented to stimulate further discussions and experimental tests.", "author" : [ { "dropping-particle" : "", "family" : "Radman", "given" : "Miroslav", "non-dropping-particle" : "", "parse-names" : false, "suffix" : "" } ], "container-title" : "Basic life sciences", "id" : "ITEM-1", "issued" : { "date-parts" : [ [ "1975", "1" ] ] }, "page" : "355-67", "title" : "SOS repair hypothesis: phenomenology of an inducible DNA repair which is accompanied by mutagenesis.", "type" : "article-journal", "volume" : "5A" }, "uris" : [ "http://www.mendeley.com/documents/?uuid=2cd6fde5-04a1-457f-8969-78bc001db829" ] } ], "mendeley" : { "previouslyFormattedCitation" : "(Radman 1975)" }, "properties" : { "noteIndex" : 0 }, "schema" : "https://github.com/citation-style-language/schema/raw/master/csl-citation.json" }</w:instrText>
      </w:r>
      <w:r w:rsidR="00AD66E9" w:rsidRPr="00721F05">
        <w:fldChar w:fldCharType="separate"/>
      </w:r>
      <w:r w:rsidR="00AD66E9" w:rsidRPr="00721F05">
        <w:rPr>
          <w:noProof/>
        </w:rPr>
        <w:t>(Radman 1975)</w:t>
      </w:r>
      <w:r w:rsidR="00AD66E9" w:rsidRPr="00721F05">
        <w:fldChar w:fldCharType="end"/>
      </w:r>
      <w:r w:rsidRPr="00721F05">
        <w:t xml:space="preserve">, experiments with </w:t>
      </w:r>
      <w:r w:rsidR="002619F0" w:rsidRPr="00721F05">
        <w:t>microorganisms</w:t>
      </w:r>
      <w:r w:rsidRPr="00721F05">
        <w:t xml:space="preserve"> revealed that various stress responses induce a state of </w:t>
      </w:r>
      <w:r w:rsidR="00B65692" w:rsidRPr="00721F05">
        <w:t>mutagenesis</w:t>
      </w:r>
      <w:r w:rsidRPr="00721F05">
        <w:t xml:space="preserve"> in which the mutation rate of an individual is increased by several orders of magnitude</w:t>
      </w:r>
      <w:r w:rsidR="002619F0" w:rsidRPr="00721F05">
        <w:t xml:space="preserve"> </w:t>
      </w:r>
      <w:r w:rsidR="002619F0" w:rsidRPr="00721F05">
        <w:fldChar w:fldCharType="begin" w:fldLock="1"/>
      </w:r>
      <w:r w:rsidR="00234877">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2", "issue" : "5", "issued" : { "date-parts" : [ [ "2007" ] ] }, "page" : "373-97", "title" : "Stress-induced mutagenesis in bacteria.", "type" : "article-journal", "volume" : "42" }, "uris" : [ "http://www.mendeley.com/documents/?uuid=5e19c257-4e56-43af-8e16-9f037cac92bc" ] }, { "id" : "ITEM-3",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3", "issue" : "4", "issued" : { "date-parts" : [ [ "2007" ] ] }, "page" : "285-311", "title" : "Adaptive mutation in &lt;i&gt;Saccharomyces cerevisiae&lt;/i&gt;.", "type" : "article-journal", "volume" : "42" }, "uris" : [ "http://www.mendeley.com/documents/?uuid=04d7aadf-550f-4d1a-bd6c-9d465758da10" ] }, { "id" : "ITEM-4",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4",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5",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id" : "ITEM-5",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Galhardo, Hastings, and Rosenberg 2007; Foster 2007; Heidenreich 2007; Rosenberg et al. 2012; Shor, Fox, and Broach 2013)" }, "properties" : { "noteIndex" : 0 }, "schema" : "https://github.com/citation-style-language/schema/raw/master/csl-citation.json" }</w:instrText>
      </w:r>
      <w:r w:rsidR="002619F0" w:rsidRPr="00721F05">
        <w:fldChar w:fldCharType="separate"/>
      </w:r>
      <w:r w:rsidR="00B2113A" w:rsidRPr="00B2113A">
        <w:rPr>
          <w:noProof/>
        </w:rPr>
        <w:t>(Galhardo, Hastings, and Rosenberg 2007; Foster 2007; Heidenreich 2007; Rosenberg et al. 2012; Shor, Fox, and Broach 2013)</w:t>
      </w:r>
      <w:r w:rsidR="002619F0" w:rsidRPr="00721F05">
        <w:fldChar w:fldCharType="end"/>
      </w:r>
      <w:r w:rsidRPr="00721F05">
        <w:t xml:space="preserve">. </w:t>
      </w:r>
      <w:r w:rsidR="00AE5E3A" w:rsidRPr="00721F05">
        <w:t xml:space="preserve">This process </w:t>
      </w:r>
      <w:r w:rsidR="00B65692" w:rsidRPr="00721F05">
        <w:t>is</w:t>
      </w:r>
      <w:r w:rsidR="00AE5E3A" w:rsidRPr="00721F05">
        <w:t xml:space="preserve"> referred to as </w:t>
      </w:r>
      <w:r w:rsidR="00B65692" w:rsidRPr="009667D0">
        <w:t>stress-induced mutagenesis</w:t>
      </w:r>
      <w:r w:rsidR="00B65692" w:rsidRPr="00721F05">
        <w:t xml:space="preserve"> (SIM)</w:t>
      </w:r>
      <w:r w:rsidR="00AE5E3A" w:rsidRPr="00721F05">
        <w:t xml:space="preserve">. </w:t>
      </w:r>
      <w:r w:rsidRPr="00721F05">
        <w:t>Because mutation</w:t>
      </w:r>
      <w:r w:rsidR="00AE5E3A" w:rsidRPr="00721F05">
        <w:t xml:space="preserve">s are </w:t>
      </w:r>
      <w:r w:rsidR="00B65692" w:rsidRPr="00721F05">
        <w:t>the ultimate</w:t>
      </w:r>
      <w:r w:rsidR="00AE5E3A" w:rsidRPr="00721F05">
        <w:t xml:space="preserve"> </w:t>
      </w:r>
      <w:r w:rsidRPr="00721F05">
        <w:t xml:space="preserve">source of genetic variation, it was suggested that </w:t>
      </w:r>
      <w:r w:rsidR="00AE5E3A" w:rsidRPr="00721F05">
        <w:t xml:space="preserve">stress-induced </w:t>
      </w:r>
      <w:r w:rsidR="00B65692" w:rsidRPr="00721F05">
        <w:t>mutagenesis</w:t>
      </w:r>
      <w:r w:rsidR="00AE5E3A" w:rsidRPr="00721F05">
        <w:t xml:space="preserve"> evolved to promote the adaptation of cells to new environmental conditions and stresses</w:t>
      </w:r>
      <w:r w:rsidR="00AD66E9" w:rsidRPr="00721F05">
        <w:t xml:space="preserve"> </w:t>
      </w:r>
      <w:r w:rsidR="00AD66E9" w:rsidRPr="00721F05">
        <w:fldChar w:fldCharType="begin" w:fldLock="1"/>
      </w:r>
      <w:r w:rsidR="00234877">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2",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4",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4",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Tenaillon, Denamur, and Matic 2004; Saint-Ruf and Matic 2006; Rosenberg et al. 2012; Ram and Hadany 2012)" }, "properties" : { "noteIndex" : 0 }, "schema" : "https://github.com/citation-style-language/schema/raw/master/csl-citation.json" }</w:instrText>
      </w:r>
      <w:r w:rsidR="00AD66E9" w:rsidRPr="00721F05">
        <w:fldChar w:fldCharType="separate"/>
      </w:r>
      <w:r w:rsidR="00B65692" w:rsidRPr="00721F05">
        <w:rPr>
          <w:noProof/>
        </w:rPr>
        <w:t>(Tenaillon, Denamur, and Matic 2004; Saint-Ruf and Matic 2006; Rosenberg et al. 2012; Ram and Hadany 2012)</w:t>
      </w:r>
      <w:r w:rsidR="00AD66E9" w:rsidRPr="00721F05">
        <w:fldChar w:fldCharType="end"/>
      </w:r>
      <w:r w:rsidR="00AE5E3A" w:rsidRPr="00721F05">
        <w:t xml:space="preserve">. </w:t>
      </w:r>
    </w:p>
    <w:p w:rsidR="00B4732B" w:rsidRPr="00721F05" w:rsidRDefault="00AE5E3A" w:rsidP="008834FE">
      <w:r w:rsidRPr="00721F05">
        <w:t xml:space="preserve">This adaptive </w:t>
      </w:r>
      <w:r w:rsidR="00B65692" w:rsidRPr="00721F05">
        <w:t>explanation</w:t>
      </w:r>
      <w:r w:rsidRPr="00721F05">
        <w:t xml:space="preserve"> </w:t>
      </w:r>
      <w:r w:rsidR="00B65692" w:rsidRPr="00721F05">
        <w:t>is</w:t>
      </w:r>
      <w:r w:rsidRPr="00721F05">
        <w:t xml:space="preserve"> challenged by</w:t>
      </w:r>
      <w:r w:rsidR="00B65692" w:rsidRPr="00721F05">
        <w:t xml:space="preserve"> several</w:t>
      </w:r>
      <w:r w:rsidRPr="00721F05">
        <w:t xml:space="preserve"> non-adaptive explanations. First, </w:t>
      </w:r>
      <w:r w:rsidR="00B65692" w:rsidRPr="00721F05">
        <w:t xml:space="preserve">mutagenesis can be a </w:t>
      </w:r>
      <w:r w:rsidRPr="00721F05">
        <w:t>by-product of stress</w:t>
      </w:r>
      <w:r w:rsidR="00B65692" w:rsidRPr="00721F05">
        <w:t xml:space="preserve"> - </w:t>
      </w:r>
      <w:r w:rsidRPr="00721F05">
        <w:t xml:space="preserve">mutations </w:t>
      </w:r>
      <w:r w:rsidR="00B65692" w:rsidRPr="00721F05">
        <w:t xml:space="preserve">can be generated more often </w:t>
      </w:r>
      <w:r w:rsidRPr="00721F05">
        <w:t xml:space="preserve">during stress </w:t>
      </w:r>
      <w:r w:rsidR="00B65692" w:rsidRPr="00721F05">
        <w:t xml:space="preserve">because there is not enough </w:t>
      </w:r>
      <w:r w:rsidRPr="00721F05">
        <w:t>energy and resources to repair them</w:t>
      </w:r>
      <w:r w:rsidR="00E65D1C" w:rsidRPr="00721F05">
        <w:t xml:space="preserve"> </w:t>
      </w:r>
      <w:r w:rsidR="00E65D1C" w:rsidRPr="00721F05">
        <w:fldChar w:fldCharType="begin" w:fldLock="1"/>
      </w:r>
      <w:r w:rsidR="00234877">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mendeley" : { "previouslyFormattedCitation" : "(Tenaillon, Denamur, and Matic 2004)" }, "properties" : { "noteIndex" : 0 }, "schema" : "https://github.com/citation-style-language/schema/raw/master/csl-citation.json" }</w:instrText>
      </w:r>
      <w:r w:rsidR="00E65D1C" w:rsidRPr="00721F05">
        <w:fldChar w:fldCharType="separate"/>
      </w:r>
      <w:r w:rsidR="00E65D1C" w:rsidRPr="00721F05">
        <w:rPr>
          <w:noProof/>
        </w:rPr>
        <w:t>(Tenaillon, Denamur, and Matic 2004)</w:t>
      </w:r>
      <w:r w:rsidR="00E65D1C" w:rsidRPr="00721F05">
        <w:fldChar w:fldCharType="end"/>
      </w:r>
      <w:r w:rsidR="00B65692" w:rsidRPr="00721F05">
        <w:t xml:space="preserve">. Second, because there is a </w:t>
      </w:r>
      <w:r w:rsidRPr="00721F05">
        <w:t xml:space="preserve">cost for high-fidelity DNA replication, it was suggested that an optimal mutation rate will balance between this </w:t>
      </w:r>
      <w:r w:rsidR="008834FE">
        <w:t>"</w:t>
      </w:r>
      <w:r w:rsidRPr="00721F05">
        <w:t>cost of fidelity</w:t>
      </w:r>
      <w:r w:rsidR="008834FE">
        <w:t>"</w:t>
      </w:r>
      <w:r w:rsidRPr="00721F05">
        <w:t xml:space="preserve"> and the </w:t>
      </w:r>
      <w:r w:rsidR="008834FE">
        <w:t>mutational load</w:t>
      </w:r>
      <w:r w:rsidRPr="00721F05">
        <w:t xml:space="preserve"> </w:t>
      </w:r>
      <w:r w:rsidR="00B65692" w:rsidRPr="00721F05">
        <w:t>due to the</w:t>
      </w:r>
      <w:r w:rsidRPr="00721F05">
        <w:t xml:space="preserve"> accumulation of deleterious mutations </w:t>
      </w:r>
      <w:r w:rsidRPr="00721F05">
        <w:fldChar w:fldCharType="begin" w:fldLock="1"/>
      </w:r>
      <w:r w:rsidR="00234877">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Pr="00721F05">
        <w:fldChar w:fldCharType="separate"/>
      </w:r>
      <w:r w:rsidRPr="00721F05">
        <w:rPr>
          <w:noProof/>
        </w:rPr>
        <w:t>(Dawson 1998)</w:t>
      </w:r>
      <w:r w:rsidRPr="00721F05">
        <w:fldChar w:fldCharType="end"/>
      </w:r>
      <w:r w:rsidRPr="00721F05">
        <w:t xml:space="preserve">. This balance may change during stressful times because, for example, the </w:t>
      </w:r>
      <w:r w:rsidR="008834FE">
        <w:t>"</w:t>
      </w:r>
      <w:r w:rsidRPr="00721F05">
        <w:t>cost of fidelity</w:t>
      </w:r>
      <w:r w:rsidR="008834FE">
        <w:t>"</w:t>
      </w:r>
      <w:r w:rsidRPr="00721F05">
        <w:t xml:space="preserve"> is a short-term effect whereas the mutational load is a </w:t>
      </w:r>
      <w:r w:rsidR="008834FE">
        <w:t>medium</w:t>
      </w:r>
      <w:r w:rsidRPr="00721F05">
        <w:t xml:space="preserve">-term effect. Third, Lynch proposed </w:t>
      </w:r>
      <w:r w:rsidR="00B65692" w:rsidRPr="00721F05">
        <w:t>the</w:t>
      </w:r>
      <w:r w:rsidRPr="00721F05">
        <w:t xml:space="preserve"> "</w:t>
      </w:r>
      <w:r w:rsidR="00B65692" w:rsidRPr="00721F05">
        <w:t xml:space="preserve">drift </w:t>
      </w:r>
      <w:r w:rsidRPr="00721F05">
        <w:t>barrier hypothesis</w:t>
      </w:r>
      <w:r w:rsidR="008834FE" w:rsidRPr="00721F05">
        <w:t>"</w:t>
      </w:r>
      <w:r w:rsidRPr="00721F05">
        <w:t xml:space="preserve"> </w:t>
      </w:r>
      <w:r w:rsidRPr="00721F05">
        <w:fldChar w:fldCharType="begin" w:fldLock="1"/>
      </w:r>
      <w:r w:rsidR="00234877">
        <w:instrText>ADDIN CSL_CITATION { "citationItems" : [ { "id" : "ITEM-1",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1", "issue" : "0", "issued" : { "date-parts" : [ [ "2011", "8", "4" ] ] }, "note" : "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n        \n      ", "page" : "1107-1118", "title" : "The Lower Bound to the Evolution of Mutation Rates.", "type" : "article-journal", "volume" : "3" }, "uris" : [ "http://www.mendeley.com/documents/?uuid=58e37bd2-532e-4a52-841f-6cbcd52f6aba" ] } ], "mendeley" : { "previouslyFormattedCitation" : "(Lynch 2011)" }, "properties" : { "noteIndex" : 0 }, "schema" : "https://github.com/citation-style-language/schema/raw/master/csl-citation.json" }</w:instrText>
      </w:r>
      <w:r w:rsidRPr="00721F05">
        <w:fldChar w:fldCharType="separate"/>
      </w:r>
      <w:r w:rsidRPr="00721F05">
        <w:rPr>
          <w:noProof/>
        </w:rPr>
        <w:t>(Lynch 2011)</w:t>
      </w:r>
      <w:r w:rsidRPr="00721F05">
        <w:fldChar w:fldCharType="end"/>
      </w:r>
      <w:r w:rsidRPr="00721F05">
        <w:t>. Although this hypot</w:t>
      </w:r>
      <w:r w:rsidR="008834FE">
        <w:t>hesis ha</w:t>
      </w:r>
      <w:r w:rsidRPr="00721F05">
        <w:t>s broader</w:t>
      </w:r>
      <w:r w:rsidR="008834FE">
        <w:t xml:space="preserve"> implications</w:t>
      </w:r>
      <w:r w:rsidRPr="00721F05">
        <w:t xml:space="preserve">, it also suggests that </w:t>
      </w:r>
      <w:r w:rsidR="00B65692" w:rsidRPr="00721F05">
        <w:t>DNA repair proteins</w:t>
      </w:r>
      <w:r w:rsidRPr="00721F05">
        <w:t xml:space="preserve"> that are </w:t>
      </w:r>
      <w:r w:rsidR="008834FE">
        <w:t>primarily</w:t>
      </w:r>
      <w:r w:rsidRPr="00721F05">
        <w:t xml:space="preserve"> expressed during stress will be under weaker selection compared to </w:t>
      </w:r>
      <w:r w:rsidR="00B65692" w:rsidRPr="00721F05">
        <w:t xml:space="preserve">proteins </w:t>
      </w:r>
      <w:r w:rsidRPr="00721F05">
        <w:t xml:space="preserve">that are constitutively expressed, and will therefore become error prone due to genetic drift. </w:t>
      </w:r>
    </w:p>
    <w:p w:rsidR="00CA06B1" w:rsidRPr="00721F05" w:rsidRDefault="009A61A0" w:rsidP="00E56CE3">
      <w:pPr>
        <w:pStyle w:val="Heading2"/>
        <w:rPr>
          <w:rFonts w:asciiTheme="minorHAnsi" w:hAnsiTheme="minorHAnsi"/>
        </w:rPr>
      </w:pPr>
      <w:bookmarkStart w:id="6" w:name="_Toc336511464"/>
      <w:r w:rsidRPr="00721F05">
        <w:rPr>
          <w:rFonts w:asciiTheme="minorHAnsi" w:hAnsiTheme="minorHAnsi"/>
        </w:rPr>
        <w:t xml:space="preserve">The evolution of stress-induced </w:t>
      </w:r>
      <w:proofErr w:type="spellStart"/>
      <w:r w:rsidRPr="00721F05">
        <w:rPr>
          <w:rFonts w:asciiTheme="minorHAnsi" w:hAnsiTheme="minorHAnsi"/>
        </w:rPr>
        <w:t>hypermutation</w:t>
      </w:r>
      <w:proofErr w:type="spellEnd"/>
      <w:r w:rsidRPr="00721F05">
        <w:rPr>
          <w:rFonts w:asciiTheme="minorHAnsi" w:hAnsiTheme="minorHAnsi"/>
        </w:rPr>
        <w:t xml:space="preserve"> i</w:t>
      </w:r>
      <w:r w:rsidR="00CA06B1" w:rsidRPr="00721F05">
        <w:rPr>
          <w:rFonts w:asciiTheme="minorHAnsi" w:hAnsiTheme="minorHAnsi"/>
        </w:rPr>
        <w:t>n asexual</w:t>
      </w:r>
      <w:r w:rsidRPr="00721F05">
        <w:rPr>
          <w:rFonts w:asciiTheme="minorHAnsi" w:hAnsiTheme="minorHAnsi"/>
        </w:rPr>
        <w:t xml:space="preserve"> populations</w:t>
      </w:r>
      <w:bookmarkEnd w:id="6"/>
    </w:p>
    <w:p w:rsidR="009A61A0" w:rsidRPr="00721F05" w:rsidRDefault="009A61A0" w:rsidP="008834FE">
      <w:r w:rsidRPr="00721F05">
        <w:t>In a previous work we have addressed the adaptive hypothesis i</w:t>
      </w:r>
      <w:r w:rsidR="00B65692" w:rsidRPr="00721F05">
        <w:t>n</w:t>
      </w:r>
      <w:r w:rsidRPr="00721F05">
        <w:t xml:space="preserve"> asexual populations</w:t>
      </w:r>
      <w:r w:rsidR="00E65D1C" w:rsidRPr="00721F05">
        <w:t xml:space="preserve"> </w:t>
      </w:r>
      <w:r w:rsidR="00E65D1C" w:rsidRPr="00721F05">
        <w:fldChar w:fldCharType="begin" w:fldLock="1"/>
      </w:r>
      <w:r w:rsidR="00234877">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E65D1C" w:rsidRPr="00721F05">
        <w:fldChar w:fldCharType="separate"/>
      </w:r>
      <w:r w:rsidR="00E65D1C" w:rsidRPr="00721F05">
        <w:rPr>
          <w:noProof/>
        </w:rPr>
        <w:t>(Ram and Hadany 2012)</w:t>
      </w:r>
      <w:r w:rsidR="00E65D1C" w:rsidRPr="00721F05">
        <w:fldChar w:fldCharType="end"/>
      </w:r>
      <w:r w:rsidRPr="00721F05">
        <w:t xml:space="preserve">. We </w:t>
      </w:r>
      <w:r w:rsidR="003A3923" w:rsidRPr="00721F05">
        <w:t xml:space="preserve">studied the evolution of </w:t>
      </w:r>
      <w:r w:rsidR="00B65692" w:rsidRPr="00721F05">
        <w:t xml:space="preserve">mutator </w:t>
      </w:r>
      <w:r w:rsidRPr="00721F05">
        <w:t>allele</w:t>
      </w:r>
      <w:r w:rsidR="00B65692" w:rsidRPr="00721F05">
        <w:t>s</w:t>
      </w:r>
      <w:r w:rsidRPr="00721F05">
        <w:t xml:space="preserve"> </w:t>
      </w:r>
      <w:r w:rsidR="00B65692" w:rsidRPr="00721F05">
        <w:t>that</w:t>
      </w:r>
      <w:r w:rsidRPr="00721F05">
        <w:t xml:space="preserve"> induce an increased mutation rate </w:t>
      </w:r>
      <w:r w:rsidR="008834FE">
        <w:t xml:space="preserve">in </w:t>
      </w:r>
      <w:r w:rsidR="008834FE" w:rsidRPr="00721F05">
        <w:t xml:space="preserve">maladapted </w:t>
      </w:r>
      <w:r w:rsidR="008834FE">
        <w:t xml:space="preserve">individuals </w:t>
      </w:r>
      <w:r w:rsidR="00B65692" w:rsidRPr="00721F05">
        <w:t>in</w:t>
      </w:r>
      <w:r w:rsidRPr="00721F05">
        <w:t xml:space="preserve"> constant and changing environments</w:t>
      </w:r>
      <w:r w:rsidR="003A3923" w:rsidRPr="00721F05">
        <w:t xml:space="preserve">. We </w:t>
      </w:r>
      <w:r w:rsidRPr="00721F05">
        <w:t>demonstrate</w:t>
      </w:r>
      <w:r w:rsidR="003A3923" w:rsidRPr="00721F05">
        <w:t xml:space="preserve">d that </w:t>
      </w:r>
      <w:r w:rsidR="00B65692" w:rsidRPr="00721F05">
        <w:t xml:space="preserve">these </w:t>
      </w:r>
      <w:r w:rsidR="008834FE">
        <w:t xml:space="preserve">stress-induced </w:t>
      </w:r>
      <w:r w:rsidR="00B65692" w:rsidRPr="00721F05">
        <w:t>mutator alleles</w:t>
      </w:r>
      <w:r w:rsidR="003A3923" w:rsidRPr="00721F05">
        <w:t xml:space="preserve"> can </w:t>
      </w:r>
      <w:r w:rsidRPr="00721F05">
        <w:t xml:space="preserve">evolve in a wide range of </w:t>
      </w:r>
      <w:r w:rsidR="00B65692" w:rsidRPr="00721F05">
        <w:t>conditions</w:t>
      </w:r>
      <w:r w:rsidRPr="00721F05">
        <w:t xml:space="preserve"> because </w:t>
      </w:r>
      <w:r w:rsidR="003A3923" w:rsidRPr="00721F05">
        <w:t>they are</w:t>
      </w:r>
      <w:r w:rsidRPr="00721F05">
        <w:t xml:space="preserve"> favored by selection over </w:t>
      </w:r>
      <w:r w:rsidR="003A3923" w:rsidRPr="00721F05">
        <w:t>mutator</w:t>
      </w:r>
      <w:r w:rsidR="00B65692" w:rsidRPr="00721F05">
        <w:t xml:space="preserve"> allele</w:t>
      </w:r>
      <w:r w:rsidR="003A3923" w:rsidRPr="00721F05">
        <w:t>s</w:t>
      </w:r>
      <w:r w:rsidRPr="00721F05">
        <w:t xml:space="preserve"> that induce a constant rate of mutation.</w:t>
      </w:r>
    </w:p>
    <w:p w:rsidR="00CA06B1" w:rsidRPr="00721F05" w:rsidRDefault="009A61A0" w:rsidP="00E56CE3">
      <w:pPr>
        <w:pStyle w:val="Heading2"/>
        <w:rPr>
          <w:rFonts w:asciiTheme="minorHAnsi" w:hAnsiTheme="minorHAnsi"/>
        </w:rPr>
      </w:pPr>
      <w:bookmarkStart w:id="7" w:name="_Toc336511465"/>
      <w:r w:rsidRPr="00721F05">
        <w:rPr>
          <w:rFonts w:asciiTheme="minorHAnsi" w:hAnsiTheme="minorHAnsi"/>
        </w:rPr>
        <w:t>Recombination in microbial populations</w:t>
      </w:r>
      <w:bookmarkEnd w:id="7"/>
    </w:p>
    <w:p w:rsidR="009A61A0" w:rsidRPr="00721F05" w:rsidRDefault="009A61A0" w:rsidP="00560532">
      <w:r w:rsidRPr="00721F05">
        <w:t xml:space="preserve">Nevertheless, most microorganisms are not entirely asexual. </w:t>
      </w:r>
      <w:r w:rsidR="00B21F26">
        <w:t xml:space="preserve">In bacteria, </w:t>
      </w:r>
      <w:r w:rsidRPr="00721F05">
        <w:t>horizontal gene transfer (HGT)</w:t>
      </w:r>
      <w:r w:rsidR="00B21F26">
        <w:t xml:space="preserve"> includes </w:t>
      </w:r>
      <w:r w:rsidRPr="00721F05">
        <w:t>three mechanisms</w:t>
      </w:r>
      <w:r w:rsidR="006F6380">
        <w:t xml:space="preserve"> </w:t>
      </w:r>
      <w:r w:rsidR="006F6380">
        <w:fldChar w:fldCharType="begin" w:fldLock="1"/>
      </w:r>
      <w:r w:rsidR="00234877">
        <w:instrText>ADDIN CSL_CITATION { "citationItems" : [ { "id" : "ITEM-1", "itemData" : { "ISBN" : "1-55581-271-6", "author" : [ { "dropping-particle" : "V", "family" : "Miller", "given" : "Robert", "non-dropping-particle" : "", "parse-names" : false, "suffix" : "" }, { "dropping-particle" : "", "family" : "Day", "given" : "Martin J.", "non-dropping-particle" : "", "parse-names" : false, "suffix" : "" } ], "chapter-number" : "11", "container-title" : "Microbial Evolution. Gene Establishment, Survival, and Exchange", "id" : "ITEM-1", "issued" : { "date-parts" : [ [ "2004" ] ] }, "page" : "173-178", "publisher" : "ASM Press", "publisher-place" : "Washington DC, USA", "title" : "Horizontal gene transfer and the real world", "type" : "chapter" }, "uris" : [ "http://www.mendeley.com/documents/?uuid=e7c10965-6a63-4333-bace-1080c5ccce9c" ] } ], "mendeley" : { "previouslyFormattedCitation" : "(Miller and Day 2004)" }, "properties" : { "noteIndex" : 0 }, "schema" : "https://github.com/citation-style-language/schema/raw/master/csl-citation.json" }</w:instrText>
      </w:r>
      <w:r w:rsidR="006F6380">
        <w:fldChar w:fldCharType="separate"/>
      </w:r>
      <w:r w:rsidR="006F6380" w:rsidRPr="006F6380">
        <w:rPr>
          <w:noProof/>
        </w:rPr>
        <w:t>(Miller and Day 2004)</w:t>
      </w:r>
      <w:r w:rsidR="006F6380">
        <w:fldChar w:fldCharType="end"/>
      </w:r>
      <w:r w:rsidR="00B65692" w:rsidRPr="00721F05">
        <w:t xml:space="preserve">: </w:t>
      </w:r>
      <w:r w:rsidRPr="00721F05">
        <w:t xml:space="preserve">transformation, in which cells recombine foreign DNA  into their genome </w:t>
      </w:r>
      <w:r w:rsidRPr="00721F05">
        <w:fldChar w:fldCharType="begin" w:fldLock="1"/>
      </w:r>
      <w:r w:rsidR="00234877">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mendeley" : { "previouslyFormattedCitation" : "(Avery 1944)" }, "properties" : { "noteIndex" : 0 }, "schema" : "https://github.com/citation-style-language/schema/raw/master/csl-citation.json" }</w:instrText>
      </w:r>
      <w:r w:rsidRPr="00721F05">
        <w:fldChar w:fldCharType="separate"/>
      </w:r>
      <w:r w:rsidR="008834FE" w:rsidRPr="008834FE">
        <w:rPr>
          <w:noProof/>
        </w:rPr>
        <w:t>(Avery 1944)</w:t>
      </w:r>
      <w:r w:rsidRPr="00721F05">
        <w:fldChar w:fldCharType="end"/>
      </w:r>
      <w:r w:rsidR="008834FE">
        <w:t>;</w:t>
      </w:r>
      <w:r w:rsidRPr="00721F05">
        <w:t xml:space="preserve"> conjugation, in which </w:t>
      </w:r>
      <w:r w:rsidR="00792B01" w:rsidRPr="00721F05">
        <w:t xml:space="preserve">plasmids are transferred </w:t>
      </w:r>
      <w:r w:rsidR="00792B01" w:rsidRPr="00721F05">
        <w:lastRenderedPageBreak/>
        <w:t xml:space="preserve">between cells </w:t>
      </w:r>
      <w:r w:rsidR="00792B01" w:rsidRPr="00721F05">
        <w:fldChar w:fldCharType="begin" w:fldLock="1"/>
      </w:r>
      <w:r w:rsidR="00234877">
        <w:instrText>ADDIN CSL_CITATION { "citationItems" : [ { "id" : "ITEM-1", "itemData" : { "DOI" : "10.1038/158558a0", "ISSN" : "0028-0836", "author" : [ { "dropping-particle" : "", "family" : "Lederberg", "given" : "Joshua", "non-dropping-particle" : "", "parse-names" : false, "suffix" : "" }, { "dropping-particle" : "", "family" : "Tatum", "given" : "E. L.", "non-dropping-particle" : "", "parse-names" : false, "suffix" : "" } ], "container-title" : "Nature", "id" : "ITEM-1", "issue" : "4016", "issued" : { "date-parts" : [ [ "1946", "10", "19" ] ] }, "page" : "558-558", "publisher" : "Nature Publishing Group", "title" : "Gene Recombination in Escherichia Coli", "type" : "article-journal", "volume" : "158" }, "uris" : [ "http://www.mendeley.com/documents/?uuid=5e6e3e5f-5cee-44bc-91f0-1146a7adb029" ] } ], "mendeley" : { "previouslyFormattedCitation" : "(Lederberg and Tatum 1946)" }, "properties" : { "noteIndex" : 0 }, "schema" : "https://github.com/citation-style-language/schema/raw/master/csl-citation.json" }</w:instrText>
      </w:r>
      <w:r w:rsidR="00792B01" w:rsidRPr="00721F05">
        <w:fldChar w:fldCharType="separate"/>
      </w:r>
      <w:r w:rsidR="00792B01" w:rsidRPr="00721F05">
        <w:rPr>
          <w:noProof/>
        </w:rPr>
        <w:t>(Lederberg and Tatum 1946)</w:t>
      </w:r>
      <w:r w:rsidR="00792B01" w:rsidRPr="00721F05">
        <w:fldChar w:fldCharType="end"/>
      </w:r>
      <w:r w:rsidR="008834FE">
        <w:t>;</w:t>
      </w:r>
      <w:r w:rsidR="00792B01" w:rsidRPr="00721F05">
        <w:t xml:space="preserve"> </w:t>
      </w:r>
      <w:r w:rsidRPr="00721F05">
        <w:t>and transduction</w:t>
      </w:r>
      <w:r w:rsidR="00792B01" w:rsidRPr="00721F05">
        <w:t>, in which virus</w:t>
      </w:r>
      <w:r w:rsidR="00732F22" w:rsidRPr="00721F05">
        <w:t>es</w:t>
      </w:r>
      <w:r w:rsidR="00792B01" w:rsidRPr="00721F05">
        <w:t xml:space="preserve"> carry off DNA segments with them when infecting new cells </w:t>
      </w:r>
      <w:r w:rsidR="00792B01" w:rsidRPr="00721F05">
        <w:fldChar w:fldCharType="begin" w:fldLock="1"/>
      </w:r>
      <w:r w:rsidR="00234877">
        <w:instrText>ADDIN CSL_CITATION { "citationItems" : [ { "id" : "ITEM-1", "itemData" : { "ISSN" : "0021-9193", "PMID" : "12999698", "author" : [ { "dropping-particle" : "", "family" : "Zinder", "given" : "Norton D.", "non-dropping-particle" : "", "parse-names" : false, "suffix" : "" }, { "dropping-particle" : "", "family" : "Lederberg", "given" : "Joshua", "non-dropping-particle" : "", "parse-names" : false, "suffix" : "" } ], "container-title" : "Journal of bacteriology", "id" : "ITEM-1", "issue" : "5", "issued" : { "date-parts" : [ [ "1952", "11" ] ] }, "page" : "679-99", "title" : "Genetic exchange in Salmonella.", "type" : "article-journal", "volume" : "64" }, "uris" : [ "http://www.mendeley.com/documents/?uuid=e4323a1d-00ce-43e5-b3ce-1e742226a749" ] } ], "mendeley" : { "previouslyFormattedCitation" : "(Zinder and Lederberg 1952)" }, "properties" : { "noteIndex" : 0 }, "schema" : "https://github.com/citation-style-language/schema/raw/master/csl-citation.json" }</w:instrText>
      </w:r>
      <w:r w:rsidR="00792B01" w:rsidRPr="00721F05">
        <w:fldChar w:fldCharType="separate"/>
      </w:r>
      <w:r w:rsidR="00792B01" w:rsidRPr="00721F05">
        <w:rPr>
          <w:noProof/>
        </w:rPr>
        <w:t>(Zinder and Lederberg 1952)</w:t>
      </w:r>
      <w:r w:rsidR="00792B01" w:rsidRPr="00721F05">
        <w:fldChar w:fldCharType="end"/>
      </w:r>
      <w:r w:rsidRPr="00721F05">
        <w:t>.</w:t>
      </w:r>
      <w:r w:rsidR="00792B01" w:rsidRPr="00721F05">
        <w:t xml:space="preserve"> </w:t>
      </w:r>
      <w:r w:rsidR="00560532">
        <w:t>In eukaryotes, recombination is prevalent during meiosis; y</w:t>
      </w:r>
      <w:r w:rsidR="00792B01" w:rsidRPr="00721F05">
        <w:t xml:space="preserve">east </w:t>
      </w:r>
      <w:r w:rsidR="00B21F26">
        <w:t>occasionally</w:t>
      </w:r>
      <w:r w:rsidR="008834FE">
        <w:t xml:space="preserve"> reproduce</w:t>
      </w:r>
      <w:r w:rsidR="00792B01" w:rsidRPr="00721F05">
        <w:t xml:space="preserve"> sex</w:t>
      </w:r>
      <w:r w:rsidR="008834FE">
        <w:t>ually</w:t>
      </w:r>
      <w:r w:rsidR="00792B01" w:rsidRPr="00721F05">
        <w:t xml:space="preserve"> when two </w:t>
      </w:r>
      <w:r w:rsidR="00B21F26" w:rsidRPr="00721F05">
        <w:t xml:space="preserve">haploid </w:t>
      </w:r>
      <w:r w:rsidR="00792B01" w:rsidRPr="00721F05">
        <w:t>cells (spores) mate to produce a diploid cell</w:t>
      </w:r>
      <w:r w:rsidR="00B21F26">
        <w:t xml:space="preserve"> </w:t>
      </w:r>
      <w:r w:rsidR="00B21F26">
        <w:fldChar w:fldCharType="begin" w:fldLock="1"/>
      </w:r>
      <w:r w:rsidR="00234877">
        <w:instrText>ADDIN CSL_CITATION { "citationItems" : [ { "id" : "ITEM-1", "itemData" : { "ISSN" : "0027-8424", "PMID" : "7479818", "abstract" : "Recent studies of Saccharomyces cerevisiae have significantly advanced our understanding of the molecular mechanisms of meiotic chromosome behavior. Structural components of the synaptonemal complex have been identified and studies of mutants defective in synapsis have provided insight into the role of the synaptonemal complex in homolog pairing, genetic recombination, crossover interference, and meiotic chromosome segregation. There is compelling evidence that most or all meiotic recombination events initiate with double-strand breaks. Several intermediates in the double-strand break repair pathway have been characterized and mutants blocked at different steps in the pathway have been identified. With the application of genetic, molecular, cytological, and biochemical methods in a single organism, we can expect an increasingly comprehensive and unified view of the meiotic process.", "author" : [ { "dropping-particle" : "", "family" : "Roeder", "given" : "G S", "non-dropping-particle" : "", "parse-names" : false, "suffix" : "" } ], "container-title" : "Proceedings of the National Academy of Sciences of the United States of America", "id" : "ITEM-1", "issue" : "23", "issued" : { "date-parts" : [ [ "1995", "11", "7" ] ] }, "page" : "10450-6", "title" : "Sex and the single cell: meiosis in yeast.", "type" : "article-journal", "volume" : "92" }, "uris" : [ "http://www.mendeley.com/documents/?uuid=e1343ab6-b6b4-489d-8217-248e830cce06" ] } ], "mendeley" : { "previouslyFormattedCitation" : "(Roeder 1995)" }, "properties" : { "noteIndex" : 0 }, "schema" : "https://github.com/citation-style-language/schema/raw/master/csl-citation.json" }</w:instrText>
      </w:r>
      <w:r w:rsidR="00B21F26">
        <w:fldChar w:fldCharType="separate"/>
      </w:r>
      <w:r w:rsidR="00B21F26" w:rsidRPr="00B21F26">
        <w:rPr>
          <w:noProof/>
        </w:rPr>
        <w:t>(Roeder 1995)</w:t>
      </w:r>
      <w:r w:rsidR="00B21F26">
        <w:fldChar w:fldCharType="end"/>
      </w:r>
      <w:r w:rsidR="00560532">
        <w:t>.</w:t>
      </w:r>
      <w:r w:rsidR="00B21F26">
        <w:t xml:space="preserve"> </w:t>
      </w:r>
    </w:p>
    <w:p w:rsidR="00180162" w:rsidRPr="00721F05" w:rsidRDefault="00180162" w:rsidP="00E56CE3">
      <w:pPr>
        <w:pStyle w:val="Heading2"/>
        <w:rPr>
          <w:rFonts w:asciiTheme="minorHAnsi" w:hAnsiTheme="minorHAnsi"/>
        </w:rPr>
      </w:pPr>
      <w:bookmarkStart w:id="8" w:name="_Toc336511466"/>
      <w:r w:rsidRPr="00721F05">
        <w:rPr>
          <w:rFonts w:asciiTheme="minorHAnsi" w:hAnsiTheme="minorHAnsi"/>
        </w:rPr>
        <w:t>The effect of recombination o</w:t>
      </w:r>
      <w:r w:rsidR="007369B1" w:rsidRPr="00721F05">
        <w:rPr>
          <w:rFonts w:asciiTheme="minorHAnsi" w:hAnsiTheme="minorHAnsi"/>
        </w:rPr>
        <w:t>n</w:t>
      </w:r>
      <w:r w:rsidRPr="00721F05">
        <w:rPr>
          <w:rFonts w:asciiTheme="minorHAnsi" w:hAnsiTheme="minorHAnsi"/>
        </w:rPr>
        <w:t xml:space="preserve"> the evolution of </w:t>
      </w:r>
      <w:r w:rsidR="007369B1" w:rsidRPr="00721F05">
        <w:rPr>
          <w:rFonts w:asciiTheme="minorHAnsi" w:hAnsiTheme="minorHAnsi"/>
        </w:rPr>
        <w:t>mutators</w:t>
      </w:r>
      <w:bookmarkEnd w:id="8"/>
      <w:r w:rsidRPr="00721F05">
        <w:rPr>
          <w:rFonts w:asciiTheme="minorHAnsi" w:hAnsiTheme="minorHAnsi"/>
        </w:rPr>
        <w:t xml:space="preserve"> </w:t>
      </w:r>
    </w:p>
    <w:p w:rsidR="00684BC6" w:rsidRPr="00721F05" w:rsidRDefault="00180162" w:rsidP="00E56CE3">
      <w:r w:rsidRPr="00721F05">
        <w:t>The rate of adaptation of asexual (non-recombining) populations is largely dependent on the mutation rate, because mutation is the sole provider of novel adaptations in clonal populations.</w:t>
      </w:r>
    </w:p>
    <w:p w:rsidR="00684BC6" w:rsidRPr="00721F05" w:rsidRDefault="00180162" w:rsidP="008834FE">
      <w:r w:rsidRPr="00721F05">
        <w:t xml:space="preserve">However, </w:t>
      </w:r>
      <w:r w:rsidR="000151FE" w:rsidRPr="00721F05">
        <w:t>there are several</w:t>
      </w:r>
      <w:r w:rsidRPr="00721F05">
        <w:t xml:space="preserve"> </w:t>
      </w:r>
      <w:r w:rsidR="000151FE" w:rsidRPr="00721F05">
        <w:t xml:space="preserve">factors that can lower the overall adaptation rate of </w:t>
      </w:r>
      <w:r w:rsidRPr="00721F05">
        <w:t xml:space="preserve">this </w:t>
      </w:r>
      <w:r w:rsidRPr="00721F05">
        <w:rPr>
          <w:i/>
          <w:iCs/>
        </w:rPr>
        <w:t>adaptation-by-mutation</w:t>
      </w:r>
      <w:r w:rsidRPr="00721F05">
        <w:t xml:space="preserve"> strategy. First, competition between beneficial mutations can reduce their fixation probability, thus limiting the rate of adaptation in asexual populations in a process called "clonal interference" </w:t>
      </w:r>
      <w:r w:rsidRPr="00721F05">
        <w:fldChar w:fldCharType="begin" w:fldLock="1"/>
      </w:r>
      <w:r w:rsidR="00234877">
        <w:instrText>ADDIN CSL_CITATION { "citationItems" : [ { "id" : "ITEM-1", "itemData" : { "DOI" : "10.1023/A:1017067816551", "ISSN" : "0016-6707", "abstract" : "In sexual populations, beneficial mutations that occur in different lineages may be recombined into a single lineage. In asexual populations, however, clones that carry such alternative beneficial mutations compete with one another and, thereby, interfere with the expected progression of a given mutation to fixation. From theoretical exploration of such \u2018clonal interference\u2019, we have derived (1) a fixation probability for beneficial mutations, (2) an expected substitution rate, (3) an expected coefficient of selection for realized substitutions, (4) an expected rate of fitness increase, (5) the probability that a beneficial mutation transiently achieves polymorphic frequency (\u2265 1%), and (6) the probability that a beneficial mutation transiently achieves majority status. Based on (2) and (3), we were able to estimate the beneficial mutation rate and the distribution of mutational effects from changes in mean fitness in an evolving E. coli population.", "author" : [ { "dropping-particle" : "", "family" : "Gerrish", "given" : "Philip J.", "non-dropping-particle" : "", "parse-names" : false, "suffix" : "" }, { "dropping-particle" : "", "family" : "Lenski", "given" : "Richard E.", "non-dropping-particle" : "", "parse-names" : false, "suffix" : "" } ], "container-title" : "Genetica", "id" : "ITEM-1", "issue" : "0", "issued" : { "date-parts" : [ [ "1998" ] ] }, "note" : "derivations for the probability that a beneficial mutation reaches some frequency (incl. fixation) in an asexual population\nincluding paramter estimation\ncan be used to check simulation results", "page" : "127-144-144", "publisher" : "Springer Netherlands", "title" : "The fate of competing beneficial mutations in an asexual population", "type" : "article-journal", "volume" : "102-103" }, "uris" : [ "http://www.mendeley.com/documents/?uuid=99088e66-4084-4ce6-8b28-bfc695a8994e" ] } ], "mendeley" : { "previouslyFormattedCitation" : "(Gerrish and Lenski 1998)" }, "properties" : { "noteIndex" : 0 }, "schema" : "https://github.com/citation-style-language/schema/raw/master/csl-citation.json" }</w:instrText>
      </w:r>
      <w:r w:rsidRPr="00721F05">
        <w:fldChar w:fldCharType="separate"/>
      </w:r>
      <w:r w:rsidRPr="00721F05">
        <w:rPr>
          <w:noProof/>
        </w:rPr>
        <w:t>(Gerrish and Lenski 1998)</w:t>
      </w:r>
      <w:r w:rsidRPr="00721F05">
        <w:fldChar w:fldCharType="end"/>
      </w:r>
      <w:r w:rsidRPr="00721F05">
        <w:t xml:space="preserve">. Second, if two or more beneficial mutations are needed for adaptation to environmental conditions then they must occur in sequence, rather than in parallel </w:t>
      </w:r>
      <w:r w:rsidRPr="00721F05">
        <w:fldChar w:fldCharType="begin" w:fldLock="1"/>
      </w:r>
      <w:r w:rsidR="00234877">
        <w:instrText>ADDIN CSL_CITATION { "citationItems" : [ { "id" : "ITEM-1", "itemData" : { "author" : [ { "dropping-particle" : "", "family" : "Muller", "given" : "Herman J.", "non-dropping-particle" : "", "parse-names" : false, "suffix" : "" } ], "container-title" : "The American naturalist", "id" : "ITEM-1", "issue" : "703", "issued" : { "date-parts" : [ [ "1932" ] ] }, "page" : "118-138", "title" : "Some genetic aspects of sex", "type" : "article-journal", "volume" : "66" }, "uris" : [ "http://www.mendeley.com/documents/?uuid=b7befa30-2e20-4814-a4d3-d24195da6535" ] } ], "mendeley" : { "previouslyFormattedCitation" : "(Muller 1932)" }, "properties" : { "noteIndex" : 0 }, "schema" : "https://github.com/citation-style-language/schema/raw/master/csl-citation.json" }</w:instrText>
      </w:r>
      <w:r w:rsidRPr="00721F05">
        <w:fldChar w:fldCharType="separate"/>
      </w:r>
      <w:r w:rsidRPr="00721F05">
        <w:rPr>
          <w:noProof/>
        </w:rPr>
        <w:t>(Muller 1932)</w:t>
      </w:r>
      <w:r w:rsidRPr="00721F05">
        <w:fldChar w:fldCharType="end"/>
      </w:r>
      <w:r w:rsidRPr="00721F05">
        <w:t xml:space="preserve">//Fisher?//. Third, because most mutations are deleterious, increasing the mutation rate causes a mutational load which disrupts selection for beneficial mutations </w:t>
      </w:r>
      <w:r w:rsidRPr="00721F05">
        <w:fldChar w:fldCharType="begin" w:fldLock="1"/>
      </w:r>
      <w:r w:rsidR="00234877">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can lead to a "mutational meltdown"</w:t>
      </w:r>
      <w:r w:rsidR="008834FE">
        <w:t xml:space="preserve"> and loss of adaptation</w:t>
      </w:r>
      <w:r w:rsidRPr="00721F05">
        <w:t xml:space="preserve"> in a process </w:t>
      </w:r>
      <w:r w:rsidR="008834FE">
        <w:t>called</w:t>
      </w:r>
      <w:r w:rsidRPr="00721F05">
        <w:t xml:space="preserve"> "Muller's ratchet"  </w:t>
      </w:r>
      <w:r w:rsidRPr="00721F05">
        <w:fldChar w:fldCharType="begin" w:fldLock="1"/>
      </w:r>
      <w:r w:rsidR="00234877">
        <w:instrText>ADDIN CSL_CITATION { "citationItems" : [ { "id" : "ITEM-1", "itemData" : { "DOI" : "10.1016/0027-5107(64)90047-8", "ISSN" : "00275107", "abstract" : "The method of calculation is shown wherebt a formula has been derived that approximately the ratio of the rate of accumulation of advantageous mutant genes in a population that undergoes recombination to the rate in an otherwise non-recombining one. A table is given showing the ratios thus found for different frequencies of advantageous mutations and different degrees of their advantage. It is shown that this calculation does not apply for mutant genes that act advantageously only when in some special combinations with one or more other mutant genes, and that as far as these cases of special synergism are concerned recombining lines have no evolutionary advantage over non-recombining ones. Other limitations of the formula are pointed out and assessed. It is explained that most factors that retard the rate of recombination\u2014for expample, linkage, rarity of outbreeding, intercalation of sexual reproduction between more frequent cycles of sexual propagation, and partial isolation between subpopulations\u2014must usually cause little long-term retardation of the speed of advance that is fostered by recombination. Moreover, even where long-term evolutions has virtually ceased, recombination of mutant genes still confers upon a population the means of adopting short-term genetic \u201cdodges\u201d, that adjust it to ecological and \u201cphysical\u201d changes in its circumstances, much more rapidly than would be possible for a comparable asexual population. Under conditions where only stability of type is needed, a non-recombining does not actually degenerate as a result of an excess of mutation over selection, after the usual equilibrium between these pressures is reached. However, a irreversible ratchet mechanism exists in the non-recombining species (unlike the recombining ones) that prevents selection, even if intensified, from reducing the mutational loads below the lightest that were in existence when the intensified selection started, whereas, contrariwise, \u201cdrift\u201d, and what might be called \u201cselective noise\u201d must allow occasional slips of the lightest loads in the direction of increased weight.", "author" : [ { "dropping-particle" : "", "family" : "Muller", "given" : "Herman J.", "non-dropping-particle" : "", "parse-names" : false, "suffix" : "" } ], "container-title" : "Mutation research", "id" : "ITEM-1", "issue" : "1", "issued" : { "date-parts" : [ [ "1964", "5" ] ] }, "page" : "2-9", "title" : "The relation of recombination to mutational advance", "type" : "article-journal", "volume" : "1" }, "uris" : [ "http://www.mendeley.com/documents/?uuid=2ccb819a-e196-4b91-9376-c6dc3f637301" ] }, { "id" : "ITEM-2",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id" : "ITEM-3",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3", "issue" : "5", "issued" : { "date-parts" : [ [ "1993" ] ] }, "page" : "339-44", "title" : "The mutational meltdown in asexual populations.", "type" : "article-journal", "volume" : "84" }, "uris" : [ "http://www.mendeley.com/documents/?uuid=6335889e-d942-4fb3-93fd-26394533fe2e" ] } ], "mendeley" : { "previouslyFormattedCitation" : "(Muller 1964; Haigh 1978; Lynch et al. 1993)" }, "properties" : { "noteIndex" : 0 }, "schema" : "https://github.com/citation-style-language/schema/raw/master/csl-citation.json" }</w:instrText>
      </w:r>
      <w:r w:rsidRPr="00721F05">
        <w:fldChar w:fldCharType="separate"/>
      </w:r>
      <w:r w:rsidRPr="00721F05">
        <w:rPr>
          <w:noProof/>
        </w:rPr>
        <w:t>(Muller 1964; Haigh 1978; Lynch et al. 1993)</w:t>
      </w:r>
      <w:r w:rsidRPr="00721F05">
        <w:fldChar w:fldCharType="end"/>
      </w:r>
      <w:r w:rsidR="00684BC6" w:rsidRPr="00721F05">
        <w:t>, and can lead to the hitch-hiking of deleterious mutations with fixating beneficial mutations</w:t>
      </w:r>
      <w:r w:rsidR="008834FE">
        <w:t xml:space="preserve"> </w:t>
      </w:r>
      <w:r w:rsidR="008834FE">
        <w:fldChar w:fldCharType="begin" w:fldLock="1"/>
      </w:r>
      <w:r w:rsidR="00234877">
        <w:instrText>ADDIN CSL_CITATION { "citationItems" : [ { "id" : "ITEM-1", "itemData" : { "DOI" : "10.1534/genetics.113.158196", "ISSN" : "1943-2631", "PMID" : "24240529", "abstract" : "Self-fertilization is generally seen to be disadvantageous in the long term. It increases genetic drift, which subsequently reduces polymorphism and the efficiency of selection, which also challenges adaptation. However, high selfing rates can increase the fixation probability of recessive beneficial mutations, but existing theory has generally not accounted for the effect of linked sites. Here, we analyze a model for the fixation probability of deleterious mutants that hitchhike with selective sweeps in diploid, partially selfing populations. Approximate analytical solutions show that, conditional on the sweep not being lost by drift, higher inbreeding rates increase the fixation probability of the deleterious allele, due to the resulting reduction in polymorphism and effective recombination. When extending the analysis to consider a distribution of deleterious alleles, as well as the average fitness increase after a sweep, we find that beneficial alleles generally need to be more recessive than the previously assumed dominance threshold (h &lt; 1/2) for selfing to be beneficial from one-locus theory. Our results highlight that recombination aiding the efficiency of selection on multiple loci amplifies the fitness benefits of outcrossing over selfing, compared to results obtained from one-locus theory. This effect additionally increases the parameter range under which obligate outcrossing is beneficial over partial selfing.", "author" : [ { "dropping-particle" : "", "family" : "Hartfield", "given" : "Matthew", "non-dropping-particle" : "", "parse-names" : false, "suffix" : "" }, { "dropping-particle" : "", "family" : "Gl\u00e9min", "given" : "Sylvain", "non-dropping-particle" : "", "parse-names" : false, "suffix" : "" } ], "container-title" : "Genetics", "id" : "ITEM-1", "issue" : "1", "issued" : { "date-parts" : [ [ "2014", "1", "1" ] ] }, "page" : "281-93", "title" : "Hitchhiking of deleterious alleles and the cost of adaptation in partially selfing species.", "type" : "article-journal", "volume" : "196" }, "uris" : [ "http://www.mendeley.com/documents/?uuid=3daf3b15-20cc-4231-a48d-5d14a5123aa0" ] } ], "mendeley" : { "previouslyFormattedCitation" : "(Hartfield and Gl\u00e9min 2014)" }, "properties" : { "noteIndex" : 0 }, "schema" : "https://github.com/citation-style-language/schema/raw/master/csl-citation.json" }</w:instrText>
      </w:r>
      <w:r w:rsidR="008834FE">
        <w:fldChar w:fldCharType="separate"/>
      </w:r>
      <w:r w:rsidR="008834FE" w:rsidRPr="008834FE">
        <w:rPr>
          <w:noProof/>
        </w:rPr>
        <w:t>(Hartfield and Glémin 2014)</w:t>
      </w:r>
      <w:r w:rsidR="008834FE">
        <w:fldChar w:fldCharType="end"/>
      </w:r>
      <w:r w:rsidR="00684BC6" w:rsidRPr="00721F05">
        <w:t>.</w:t>
      </w:r>
      <w:r w:rsidRPr="00721F05">
        <w:t xml:space="preserve"> </w:t>
      </w:r>
    </w:p>
    <w:p w:rsidR="00180162" w:rsidRPr="00721F05" w:rsidRDefault="00180162" w:rsidP="00630519">
      <w:r w:rsidRPr="00721F05">
        <w:t xml:space="preserve">These </w:t>
      </w:r>
      <w:r w:rsidR="000151FE" w:rsidRPr="00721F05">
        <w:t>issues</w:t>
      </w:r>
      <w:r w:rsidRPr="00721F05">
        <w:t xml:space="preserve"> are mitigated by recombination.</w:t>
      </w:r>
      <w:r w:rsidR="00684BC6" w:rsidRPr="00721F05">
        <w:t xml:space="preserve"> Recombination reduces "clonal interference" b</w:t>
      </w:r>
      <w:r w:rsidRPr="00721F05">
        <w:t>y combining co-</w:t>
      </w:r>
      <w:r w:rsidR="00684BC6" w:rsidRPr="00721F05">
        <w:t>occurring</w:t>
      </w:r>
      <w:r w:rsidRPr="00721F05">
        <w:t xml:space="preserve"> beneficial mutations</w:t>
      </w:r>
      <w:r w:rsidR="007F4490">
        <w:t xml:space="preserve"> </w:t>
      </w:r>
      <w:r w:rsidRPr="00721F05">
        <w:fldChar w:fldCharType="begin" w:fldLock="1"/>
      </w:r>
      <w:r w:rsidR="00234877">
        <w:instrText>ADDIN CSL_CITATION { "citationItems" : [ { "id" : "ITEM-1", "itemData" : { "DOI" : "10.1371/journal.pbio.0050225", "ISSN" : "1545-7885", "PMID" : "17713986", "abstract" : "Identification of the selective forces contributing to the origin and maintenance of sex is a fundamental problem in biology. The Fisher-Muller model proposes that sex is advantageous because it allows beneficial mutations that arise in different lineages to recombine, thereby reducing clonal interference and speeding adaptation. I used the F plasmid to mediate recombination in the bacterium Escherichia coli and measured its effect on adaptation at high and low mutation rates. Recombination increased the rate of adaptation approximately 3-fold more in the high mutation rate treatment, where beneficial mutations had to compete for fixation. Sequencing of candidate loci revealed the presence of a beneficial mutation in six high mutation rate lines. In the absence of recombination, this mutation took longer to fix and, over the course of its substitution, conferred a reduced competitive advantage, indicating interference between competing beneficial mutations. Together, these results provide experimental support for the Fisher-Muller model and demonstrate that plasmid-mediated gene transfer can accelerate bacterial adaptation.", "author" : [ { "dropping-particle" : "", "family" : "Cooper", "given" : "Tim F.", "non-dropping-particle" : "", "parse-names" : false, "suffix" : "" } ], "container-title" : "PLoS biology", "id" : "ITEM-1", "issue" : "9", "issued" : { "date-parts" : [ [ "2007", "9" ] ] }, "page" : "e225", "title" : "Recombination speeds adaptation by reducing competition between beneficial mutations in populations of Escherichia coli.", "type" : "article-journal", "volume" : "5" }, "uris" : [ "http://www.mendeley.com/documents/?uuid=b01b7c2a-bcce-4878-97f5-5d4e214b8421" ] }, { "id" : "ITEM-2", "itemData" : { "DOI" : "10.1534/genetics.111.130112", "ISSN" : "1943-2631", "PMID" : "21900264", "abstract" : "A fundamental problem of asexual adaptation is that beneficial substitutions are not efficiently accumulated in large populations: Beneficial mutations often go extinct because they compete with one another in going to fixation. It has been argued that such clonal interference may have led to the evolution of sex and recombination in well-mixed populations. Here, we study clonal interference, and mechanisms of its mitigation, in an evolutionary model of spatially structured populations with uniform selection pressure. Clonal interference is much more prevalent with spatial structure than without, due to the slow wave-like spread of beneficial mutations through space. We find that the adaptation speed of asexuals saturates when the linear habitat size exceeds a characteristic interference length, which becomes shorter with smaller migration and larger mutation rate. The limiting speed is proportional to \u03bc(1/2) and \u03bc(1/3) in linear and planar habitats, respectively, where the mutational supply \u03bc is the product of mutation rate and local population density. This scaling and the existence of a speed limit should be amenable to experimental tests as they fall far below predicted adaptation speeds for well-mixed populations (that scale as the logarithm of population size). Finally, we show that not only recombination, but also long-range migration is a highly efficient mechanism of relaxing clonal competition in structured populations. Our conservative estimates of the interference length predict prevalent clonal interference in microbial colonies and biofilms, so clonal competition should be a strong driver of both genetic and spatial mixing in those contexts.", "author" : [ { "dropping-particle" : "", "family" : "Martens", "given" : "Erik A.", "non-dropping-particle" : "", "parse-names" : false, "suffix" : "" }, { "dropping-particle" : "", "family" : "Hallatschek", "given" : "Oskar", "non-dropping-particle" : "", "parse-names" : false, "suffix" : "" } ], "container-title" : "Genetics", "id" : "ITEM-2", "issue" : "3", "issued" : { "date-parts" : [ [ "2011", "9", "6" ] ] }, "note" : "What is the effect of interfering Fisher waves on the speed of adaptation and the genetic diversity in an asexual popula- tion? Are there simple mechanisms of mitigating clonal interference and thus accelerating adaptation? Are these effects relevant to microbial colonies and biofilms, and perhaps measurable in evolution experiments?", "page" : "1045-1060", "title" : "Interfering Waves of Adaptation Promote Spatial Mixing.", "type" : "article-journal", "volume" : "189" }, "uris" : [ "http://www.mendeley.com/documents/?uuid=fec9748f-8a46-48da-b930-a153ed7014b0" ] } ], "mendeley" : { "previouslyFormattedCitation" : "(Cooper 2007; Martens and Hallatschek 2011)" }, "properties" : { "noteIndex" : 0 }, "schema" : "https://github.com/citation-style-language/schema/raw/master/csl-citation.json" }</w:instrText>
      </w:r>
      <w:r w:rsidRPr="00721F05">
        <w:fldChar w:fldCharType="separate"/>
      </w:r>
      <w:r w:rsidR="008834FE" w:rsidRPr="008834FE">
        <w:rPr>
          <w:noProof/>
        </w:rPr>
        <w:t>(Cooper 2007; Martens and Hallatschek 2011)</w:t>
      </w:r>
      <w:r w:rsidRPr="00721F05">
        <w:fldChar w:fldCharType="end"/>
      </w:r>
      <w:r w:rsidR="00684BC6" w:rsidRPr="00721F05">
        <w:t>. Combining co-occurring beneficial mutations also reduces t</w:t>
      </w:r>
      <w:r w:rsidRPr="00721F05">
        <w:t xml:space="preserve">he waiting time for the production of an adapted genotype </w:t>
      </w:r>
      <w:r w:rsidRPr="00721F05">
        <w:fldChar w:fldCharType="begin" w:fldLock="1"/>
      </w:r>
      <w:r w:rsidR="00234877">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page" : "199-215", "title" : "Waiting with and without recombination: the time to production of a double mutant.", "type" : "article-journal", "volume" : "53" }, "uris" : [ "http://www.mendeley.com/documents/?uuid=c644c077-80a1-4af2-87f7-dfc85480d47d" ] } ], "mendeley" : { "previouslyFormattedCitation" : "(Christiansen et al. 1998)" }, "properties" : { "noteIndex" : 0 }, "schema" : "https://github.com/citation-style-language/schema/raw/master/csl-citation.json" }</w:instrText>
      </w:r>
      <w:r w:rsidRPr="00721F05">
        <w:fldChar w:fldCharType="separate"/>
      </w:r>
      <w:r w:rsidRPr="00721F05">
        <w:rPr>
          <w:noProof/>
        </w:rPr>
        <w:t>(Christiansen et al. 1998)</w:t>
      </w:r>
      <w:r w:rsidRPr="00721F05">
        <w:fldChar w:fldCharType="end"/>
      </w:r>
      <w:r w:rsidRPr="00721F05">
        <w:t xml:space="preserve"> – this </w:t>
      </w:r>
      <w:r w:rsidR="00684BC6" w:rsidRPr="00721F05">
        <w:t xml:space="preserve">is sometimes referred to as </w:t>
      </w:r>
      <w:r w:rsidRPr="00721F05">
        <w:t xml:space="preserve">the "Fisher-Muller effect" </w:t>
      </w:r>
      <w:r w:rsidRPr="00721F05">
        <w:fldChar w:fldCharType="begin" w:fldLock="1"/>
      </w:r>
      <w:r w:rsidR="00234877">
        <w:instrText>ADDIN CSL_CITATION { "citationItems" : [ { "id" : "ITEM-1", "itemData" : { "ISSN" : "0016-6731", "PMID" : "4448362", "abstract" : "The controversy over the evolutionary advantage of recombination initially discovered by Fisher and by Muller is reviewed. Those authors whose models had finite-population effects found an advantage of recombination, and those whose models had infinite populations found none. The advantage of recombination is that it breaks down random linkage disequilibrium generated by genetic drift. Hill and Robertson found that the average effect of this randomly-generated linkage disequilibrium was to cause linked loci to interfere with each other's response to selection, even where there was no gene interaction between the loci. This effect is shown to be identical to the original argument of Fisher and Muller. It also predicts the \"ratchet mechanism\" discovered by Muller, who pointed out that deleterious mutants would more readily increase in a population without recombination. Computer simulations of substitution of favorable mutants and of the long-term increase of deleterious mutants verified the essential correctness of the original Fisher-Muller argument and the reality of the Muller ratchet mechanism. It is argued that these constitute an intrinsic advantage of recombination capable of accounting for its persistence in the face of selection for tighter linkage between interacting polymorphisms, and possibly capable of accounting for its origin.", "author" : [ { "dropping-particle" : "", "family" : "Felsenstein", "given" : "Joseph", "non-dropping-particle" : "", "parse-names" : false, "suffix" : "" } ], "container-title" : "Genetics", "id" : "ITEM-1", "issue" : "2", "issued" : { "date-parts" : [ [ "1974", "10" ] ] }, "page" : "737-56", "title" : "The evolutionary advantage of recombination.", "type" : "article-journal", "volume" : "78" }, "uris" : [ "http://www.mendeley.com/documents/?uuid=35747c4e-ada8-4ffa-b3e0-8d198d4fff13" ] } ], "mendeley" : { "previouslyFormattedCitation" : "(Felsenstein 1974)" }, "properties" : { "noteIndex" : 0 }, "schema" : "https://github.com/citation-style-language/schema/raw/master/csl-citation.json" }</w:instrText>
      </w:r>
      <w:r w:rsidRPr="00721F05">
        <w:fldChar w:fldCharType="separate"/>
      </w:r>
      <w:r w:rsidRPr="00721F05">
        <w:rPr>
          <w:noProof/>
        </w:rPr>
        <w:t>(Felsenstein 1974)</w:t>
      </w:r>
      <w:r w:rsidRPr="00721F05">
        <w:fldChar w:fldCharType="end"/>
      </w:r>
      <w:r w:rsidRPr="00721F05">
        <w:t>. In addition, recombination generates less-loaded individuals that were lost due to drift, halting "</w:t>
      </w:r>
      <w:proofErr w:type="spellStart"/>
      <w:r w:rsidRPr="00721F05">
        <w:t>Mullter's</w:t>
      </w:r>
      <w:proofErr w:type="spellEnd"/>
      <w:r w:rsidRPr="00721F05">
        <w:t xml:space="preserve"> ratchet" </w:t>
      </w:r>
      <w:r w:rsidRPr="00721F05">
        <w:fldChar w:fldCharType="begin" w:fldLock="1"/>
      </w:r>
      <w:r w:rsidR="00234877">
        <w:instrText>ADDIN CSL_CITATION { "citationItems" : [ { "id" : "ITEM-1", "itemData" : { "abstract" : "lthough it is widely acknowledged that the gradual accumulation of mildly deleterious mutations is an important source of extinction for asexual populations, it is generally assumed that this process is of little relevance to sexual species. Here we present results, based on computer simulations and supported by analytical approximations, that indicate that mutation accumulation in small, random-mating monoecious populations can lead to mean extinction times less than a few hundred to a few thousand generations. Unlike the situation in obligate asexuals in which the mean time to extinction (i,) increases more slowly than linearly with the population carrying capacity (K), t,increases approximately exponentially with K in outcrossing sexual populations. The mean time to extinction for obligately selfing populations is shown to be equivalent to that for asexual populations of the same size, but with half the mutation rate and twice the mutational effect; this suggests that obligate selling, like obligate asexuality, is inviable as a long-term reproductive strategy. Under all mating systems, the mean time to extinction increases relatively slowly with the logarithm of fecundity, and mutations with intermediate effects (similar to those observed empirically) cause the greatest risk of extinction. Because our analyses ignore sources of demographic and environmental stochasticity, which have synergistic effects that exacerbate the accumulation of deleterious mutations, our results should yield liberal upper bounds to the mean time to extinction caused by mutational degradation. Thus, deleterious mutation accumulation cannot be ruled out generally as a significant source of extinction vulnerability in small sexual populations or as a selective force influencing mating-system evolution.", "author" : [ { "dropping-particle" : "", "family" : "Lynch", "given" : "Michael", "non-dropping-particle" : "", "parse-names" : false, "suffix" : "" }, { "dropping-particle" : "", "family" : "Conery", "given" : "John S", "non-dropping-particle" : "", "parse-names" : false, "suffix" : "" } ], "container-title" : "Evolution", "id" : "ITEM-1", "issue" : "6", "issued" : { "date-parts" : [ [ "1995" ] ] }, "note" : "computer simulations compared to analytic predictions\n      ", "page" : "1067-1080", "title" : "Mutational meltdowns in sexual populations", "type" : "article-journal", "volume" : "49" }, "uris" : [ "http://www.mendeley.com/documents/?uuid=b2cb31ca-51e0-421b-9b5d-de3e7b395495" ] } ], "mendeley" : { "previouslyFormattedCitation" : "(Lynch and Conery 1995)" }, "properties" : { "noteIndex" : 0 }, "schema" : "https://github.com/citation-style-language/schema/raw/master/csl-citation.json" }</w:instrText>
      </w:r>
      <w:r w:rsidRPr="00721F05">
        <w:fldChar w:fldCharType="separate"/>
      </w:r>
      <w:r w:rsidRPr="00721F05">
        <w:rPr>
          <w:noProof/>
        </w:rPr>
        <w:t>(Lynch and Conery 1995)</w:t>
      </w:r>
      <w:r w:rsidRPr="00721F05">
        <w:fldChar w:fldCharType="end"/>
      </w:r>
      <w:r w:rsidRPr="00721F05">
        <w:t xml:space="preserve">, and helps to purge deleterious mutations more effectively, reducing the mutational load </w:t>
      </w:r>
      <w:r w:rsidRPr="00721F05">
        <w:fldChar w:fldCharType="begin" w:fldLock="1"/>
      </w:r>
      <w:r w:rsidR="00234877">
        <w:instrText>ADDIN CSL_CITATION { "citationItems" : [ { "id" : "ITEM-1", "itemData" : { "DOI" : "10.1038/nature05049", "ISSN" : "1476-4687", "PMID" : "16957730", "abstract" : "Sex and recombination are widespread, but explaining these phenomena has been one of the most difficult problems in evolutionary biology. Recombination is advantageous when different individuals in a population carry different advantageous alleles. By bringing together advantageous alleles onto the same chromosome, recombination speeds up the process of adaptation and opposes the fixation of harmful mutations by means of Muller's ratchet. Nevertheless, adaptive substitutions favour sex and recombination only if the rate of adaptive mutation is high, and Muller's ratchet operates only in small or asexual populations. Here, by tracking the fate of modifier alleles that alter the frequency of sex and recombination, we show that background selection against deleterious mutant alleles provides a stochastic advantage to sex and recombination that increases with population size. The advantage arises because, with low levels of recombination, selection at other loci severely reduces the effective population size and genetic variance in fitness at a focal locus (the Hill-Robertson effect), making a population less able to respond to selection and to rid itself of deleterious mutations. Sex and recombination reveal the hidden genetic variance in fitness by combining chromosomes of intermediate fitness to create chromosomes that are relatively free of (or are loaded with) deleterious mutations. This increase in genetic variance within finite populations improves the response to selection and generates a substantial advantage to sex and recombination that is fairly insensitive to the form of epistatic interactions between deleterious alleles. The mechanism supported by our results offers a robust and broadly applicable explanation for the evolutionary advantage of recombination and can explain the spread of costly sex.", "author" : [ { "dropping-particle" : "", "family" : "Keightley", "given" : "Peter D.", "non-dropping-particle" : "", "parse-names" : false, "suffix" : "" }, { "dropping-particle" : "", "family" : "Otto", "given" : "Sarah P.", "non-dropping-particle" : "", "parse-names" : false, "suffix" : "" } ], "container-title" : "Nature", "id" : "ITEM-1", "issue" : "7107", "issued" : { "date-parts" : [ [ "2006", "9", "7" ] ] }, "note" : "tracking the fate of modifier alleles that alter the frequency of sex and recomination\n        \nbackground selection against deleterious alleles proveds an advantage to sex that increases with population size = Hill-Robertson is reduced by ecombination allowing selection to purge deleterious alleles\n        \nthis effect holds even without beneficial mutations\n        \n      ", "page" : "89-92", "title" : "Interference among deleterious mutations favours sex and recombination in finite populations.", "type" : "article-journal", "volume" : "443" }, "uris" : [ "http://www.mendeley.com/documents/?uuid=de2c3d34-ca04-4b5b-80eb-0dd199e15984" ] } ], "mendeley" : { "previouslyFormattedCitation" : "(Keightley and Otto 2006)" }, "properties" : { "noteIndex" : 0 }, "schema" : "https://github.com/citation-style-language/schema/raw/master/csl-citation.json" }</w:instrText>
      </w:r>
      <w:r w:rsidRPr="00721F05">
        <w:fldChar w:fldCharType="separate"/>
      </w:r>
      <w:r w:rsidRPr="00721F05">
        <w:rPr>
          <w:noProof/>
        </w:rPr>
        <w:t>(Keightley and Otto 2006)</w:t>
      </w:r>
      <w:r w:rsidRPr="00721F05">
        <w:fldChar w:fldCharType="end"/>
      </w:r>
      <w:r w:rsidRPr="00721F05">
        <w:t>.</w:t>
      </w:r>
    </w:p>
    <w:p w:rsidR="00180162" w:rsidRPr="00721F05" w:rsidRDefault="00180162" w:rsidP="00630519">
      <w:r w:rsidRPr="00721F05">
        <w:t xml:space="preserve">The fate of a </w:t>
      </w:r>
      <w:r w:rsidR="003A3923" w:rsidRPr="00721F05">
        <w:t>mutator</w:t>
      </w:r>
      <w:r w:rsidRPr="00721F05">
        <w:t xml:space="preserve"> – an allele that </w:t>
      </w:r>
      <w:r w:rsidR="003A3923" w:rsidRPr="00721F05">
        <w:t>increases</w:t>
      </w:r>
      <w:r w:rsidRPr="00721F05">
        <w:t xml:space="preserve"> the mutation rate – depends on the mutations </w:t>
      </w:r>
      <w:r w:rsidR="00630519">
        <w:t>associated with it</w:t>
      </w:r>
      <w:r w:rsidRPr="00721F05">
        <w:t xml:space="preserve">. A </w:t>
      </w:r>
      <w:r w:rsidR="003A3923" w:rsidRPr="00721F05">
        <w:t>mutator</w:t>
      </w:r>
      <w:r w:rsidRPr="00721F05">
        <w:t xml:space="preserve"> can "hitch-hike" to high frequencies with the beneficial mutations it generates in a process called "selective sweep"</w:t>
      </w:r>
      <w:r w:rsidR="00630519">
        <w:t xml:space="preserve"> </w:t>
      </w:r>
      <w:r w:rsidRPr="00721F05">
        <w:t xml:space="preserve"> or "genetic hitch-hiking" </w:t>
      </w:r>
      <w:r w:rsidRPr="00721F05">
        <w:fldChar w:fldCharType="begin" w:fldLock="1"/>
      </w:r>
      <w:r w:rsidR="00234877">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n        From Duplicate 1 ( \n        \n          The hitch-hiking effect of a favourable gene\n        \n         - Maynard Smith, John; Haigh, John )\n\n        \n        \n\n        From Duplicate 1 ( \n        \n        \n          The hitch-hiking effect of a favourable gene\n        \n        \n         - Smith, John Maynard; Haigh, John )\n\n        \n        \n\n        From Duplicate 1 ( \n        \n        \n          The hitch-hiking effect of a favourable gene.\n        \n        \n         - Maynard Smith, John; Haigh, John; Smith, John Maynard; Haigh, John; Maynard Smith, John; Haigh, John )\n\n        \n        \n\n        From Duplicate 3 ( \n        \n        \n          The hitch-hiking effect of a favourable gene.\n        \n        \n         - Maynard Smith, John; Haigh, John )\n\n        \n        \n\n        From Duplicate 2 ( \n        \n        \n          The hitch-hiking effect of a favourable gene\n        \n        \n         - Maynard Smith, John; Haigh, John )\n\n        \n        \n\n        \n\n        \n\n        \n\n        \n\n        \n\n        \n\n        From Duplicate 2 ( \n        \n        \n          The hitch-hiking effect of a favourable gene.\n        \n        \n         - Maynard Smith, John; Haigh, John )\n\n        \n        \n\n        From Duplicate 2 ( \n        \n        \n          The hitch-hiking effect of a favourable gene\n        \n        \n         - Maynard Smith, John; Haigh, John )\n\n        \n        \n\n        \n\n        \n\n        \n\n        \n\n        \n\n        \n\n        From Duplicate 3 ( \n        \n        \n          The hitch-hiking effect of a favourable gene.\n        \n        \n         - Maynard Smith, John; Haigh, John )\n\n        \n        \n\n        From Duplicate 2 ( \n        \n        \n          The hitch-hiking effect of a favourable gene\n        \n        \n         - Maynard Smith, John; Haigh, John )\n\n        \n        \n\n        \n\n        \n\n        \n\n        \n\n        \n\n        \n\n      ", "page" : "23-35", "title" : "The hitch-hiking effect of a favourable gene", "type" : "article-journal", "volume" : "23" }, "uris" : [ "http://www.mendeley.com/documents/?uuid=8a0e66b5-45ef-44c6-b8d8-9eafffe9c970" ] }, { "id" : "ITEM-2",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2",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3", "itemData" : { "DOI" : "10.1017/S0016672308009580", "ISBN" : "0016672308009", "PMID" : "18976526", "author" : [ { "dropping-particle" : "", "family" : "Charlesworth", "given" : "Brian", "non-dropping-particle" : "", "parse-names" : false, "suffix" : "" } ], "container-title" : "Genetical research", "id" : "ITEM-3", "issue" : "5-6", "issued" : { "date-parts" : [ [ "2007", "12" ] ] }, "page" : "389-90", "title" : "A hitch-hiking guide to the genome: a commentary on 'The hitch-hiking effect of a favourable gene' by John Maynard Smith and John Haigh.", "type" : "article-journal", "volume" : "89" }, "uris" : [ "http://www.mendeley.com/documents/?uuid=6152a796-19c3-4845-8d91-390c94670f31" ] } ], "mendeley" : { "previouslyFormattedCitation" : "(Maynard Smith and Haigh 1974; Taddei et al. 1997; Charlesworth 2007)" }, "properties" : { "noteIndex" : 0 }, "schema" : "https://github.com/citation-style-language/schema/raw/master/csl-citation.json" }</w:instrText>
      </w:r>
      <w:r w:rsidRPr="00721F05">
        <w:fldChar w:fldCharType="separate"/>
      </w:r>
      <w:r w:rsidR="00BE6BF6" w:rsidRPr="00BE6BF6">
        <w:rPr>
          <w:noProof/>
        </w:rPr>
        <w:t>(Maynard Smith and Haigh 1974; Taddei et al. 1997; Charlesworth 2007)</w:t>
      </w:r>
      <w:r w:rsidRPr="00721F05">
        <w:fldChar w:fldCharType="end"/>
      </w:r>
      <w:r w:rsidR="00FD5114">
        <w:t xml:space="preserve"> //and this is likely to happen if the mutational supply in the mutator sub-population is larger than in the </w:t>
      </w:r>
      <w:proofErr w:type="spellStart"/>
      <w:r w:rsidR="00FD5114">
        <w:t>wildtype</w:t>
      </w:r>
      <w:proofErr w:type="spellEnd"/>
      <w:r w:rsidR="00FD5114">
        <w:t xml:space="preserve"> sub-population (Chao and Cox?) //</w:t>
      </w:r>
      <w:r w:rsidR="00630519">
        <w:t xml:space="preserve">, even if those mutations were originally deleterious when generated </w:t>
      </w:r>
      <w:r w:rsidR="00630519">
        <w:fldChar w:fldCharType="begin" w:fldLock="1"/>
      </w:r>
      <w:r w:rsidR="00234877">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630519">
        <w:fldChar w:fldCharType="separate"/>
      </w:r>
      <w:r w:rsidR="00630519" w:rsidRPr="00630519">
        <w:rPr>
          <w:noProof/>
        </w:rPr>
        <w:t>(Leigh 1970)</w:t>
      </w:r>
      <w:r w:rsidR="00630519">
        <w:fldChar w:fldCharType="end"/>
      </w:r>
      <w:r w:rsidRPr="00721F05">
        <w:t>.</w:t>
      </w:r>
      <w:r w:rsidR="00630519">
        <w:t xml:space="preserve"> </w:t>
      </w:r>
      <w:r w:rsidRPr="00721F05">
        <w:t xml:space="preserve">However, a </w:t>
      </w:r>
      <w:r w:rsidR="003A3923" w:rsidRPr="00721F05">
        <w:t>mutator</w:t>
      </w:r>
      <w:r w:rsidRPr="00721F05">
        <w:t xml:space="preserve"> may have several deleterious mutations in its genetic background </w:t>
      </w:r>
      <w:r w:rsidR="00630519">
        <w:t>together with a</w:t>
      </w:r>
      <w:r w:rsidRPr="00721F05">
        <w:t xml:space="preserve"> beneficial mutation and this deleterious background can prevent selection from effectively acting on the beneficial mutation </w:t>
      </w:r>
      <w:r w:rsidRPr="00721F05">
        <w:fldChar w:fldCharType="begin" w:fldLock="1"/>
      </w:r>
      <w:r w:rsidR="00234877">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xml:space="preserve">. This is called the "Hill-Robertson effect" </w:t>
      </w:r>
      <w:r w:rsidRPr="00721F05">
        <w:fldChar w:fldCharType="begin" w:fldLock="1"/>
      </w:r>
      <w:r w:rsidR="00234877">
        <w:instrText>ADDIN CSL_CITATION { "citationItems" : [ { "id" : "ITEM-1", "itemData" : { "DOI" : "10.1017/S0016672300010156", "ISSN" : "0016-6723", "PMID" : "5980116", "abstract" : "(i) A computer simulation study has been made of selection on two linked loci in small populations, where both loci were assumed to have additive effects on the character under selection with no interaction between loci. If N is the effective population size, i the intensity of selection in standard units, \u03b1 and \u03b2 measure the effects of the two loci on the character under selection as a proportion of the pheno-typic standard deviation and c is the crossover distance between them, it was shown that the selection process can be completely specified by Ni\u03b1, Ni\u03b2and Nc and the initial gene frequencies and linkage disequilibrium coefficient. It is then easily possible to generalize from computer runs at only one population size. All computer runs assumed an initial population at linkage equilibrium between the two loci. Analysis of the results was greatly simplified by considering the influence of segregation at the second locus on the chance of fixation at the first (defined as the proportion of replicate lines in which the favoured allele was eventually fixed). (ii) The effects of linkage are sufficiently described by Nc. The relationship between chance of fixation at the limit and linkage distance (expressed as 2Nc/(2Nc + 1)) was linear in the majority of computer runs. (iii) When gene frequency changes under independent segregation were small, linkage had no effect on the advance under selection. In general, segregation at the second locus had no detectable influence on the chance of fixation at the first if the gene effects at the second were less than one-half those at the first. With larger gene effects at the second locus, the chance of fixation passed through a minimum and then rose again. For two loci to have a mutual influence on one another, their effects on the character under selection should not differ by a factor of more than two. (iv) Under conditions of suitable relative gene effects, the influence of segregation at the second locus was very dependent on the initial frequency of the desirable allele. The chance of fixation at the first, plotted against initial frequency of the desirable allele at the second, passed through a minimum when the chance of fixation at the second locus was about 0\u00b78. (v) A transformation was found which made the influence of segregation at the second locus on the chance of fixation at the first almost independent of initial gene frequency at the first and of gene effects at the first locus when these are small. (v\u2026", "author" : [ { "dropping-particle" : "", "family" : "Hill", "given" : "W G", "non-dropping-particle" : "", "parse-names" : false, "suffix" : "" }, { "dropping-particle" : "", "family" : "Robertson", "given" : "Alan", "non-dropping-particle" : "", "parse-names" : false, "suffix" : "" } ], "container-title" : "Genetical research", "id" : "ITEM-1", "issue" : "3", "issued" : { "date-parts" : [ [ "1966", "12", "14" ] ] }, "page" : "269-94", "title" : "The effect of linkage on limits to artificial selection.", "type" : "article-journal", "volume" : "8" }, "uris" : [ "http://www.mendeley.com/documents/?uuid=7c9d299f-e431-4628-b196-6da0f3f5c860" ] } ], "mendeley" : { "manualFormatting" : "(Hill and Robertson 1966; ", "previouslyFormattedCitation" : "(Hill and Robertson 1966)" }, "properties" : { "noteIndex" : 0 }, "schema" : "https://github.com/citation-style-language/schema/raw/master/csl-citation.json" }</w:instrText>
      </w:r>
      <w:r w:rsidRPr="00721F05">
        <w:fldChar w:fldCharType="separate"/>
      </w:r>
      <w:r w:rsidRPr="00721F05">
        <w:rPr>
          <w:noProof/>
        </w:rPr>
        <w:t xml:space="preserve">(Hill and Robertson 1966; </w:t>
      </w:r>
      <w:r w:rsidRPr="00721F05">
        <w:fldChar w:fldCharType="end"/>
      </w:r>
      <w:r w:rsidRPr="00721F05">
        <w:t xml:space="preserve">note that the "Hill-Robertson effect" is sometimes used in a broader sense that includes both the "Fisher-Muller </w:t>
      </w:r>
      <w:r w:rsidRPr="00721F05">
        <w:lastRenderedPageBreak/>
        <w:t xml:space="preserve">effect" and "clonal interference" - see </w:t>
      </w:r>
      <w:r w:rsidRPr="00721F05">
        <w:fldChar w:fldCharType="begin" w:fldLock="1"/>
      </w:r>
      <w:r w:rsidR="00234877">
        <w:instrText>ADDIN CSL_CITATION { "citationItems" : [ { "id" : "ITEM-1", "itemData" : { "DOI" : "10.1038/sj.hdy.6801059", "ISSN" : "1365-2540", "PMID" : "17878920", "abstract" : "The 'Hill-Robertson (HR) effect' describes that linkage between sites under selection will reduce the overall effectiveness of selection in finite populations. Here we discuss the major concepts associated with the HR effect and present results of computer simulations focusing on the linkage effects generated by multiple sites under weak selection. Most models of linkage and selection forecast differences in effectiveness of selection between chromosomes or chromosomal regions involving a number of genes. The abundance and physical clustering of weakly selected mutations across genomes, however, justify the investigation of HR effects at a very local level and we pay particular attention to linkage effects among selected sites of the same gene. Overall, HR effects caused by weakly selected mutations predict differences in effectiveness of selection between genes that differ in exon-intron structures and across genes. Under this scenario, introns might play an advantageous role reducing intragenic HR effects. Finally, we summarize observations that are consistent with local HR effects in Drosophila, discuss potential consequences on population genetic studies and suggest future lines of research.", "author" : [ { "dropping-particle" : "", "family" : "Comeron", "given" : "Josep M", "non-dropping-particle" : "", "parse-names" : false, "suffix" : "" }, { "dropping-particle" : "", "family" : "Williford", "given" : "A", "non-dropping-particle" : "", "parse-names" : false, "suffix" : "" }, { "dropping-particle" : "", "family" : "Kliman", "given" : "R M", "non-dropping-particle" : "", "parse-names" : false, "suffix" : "" } ], "container-title" : "Heredity", "id" : "ITEM-1", "issue" : "1", "issued" : { "date-parts" : [ [ "2008", "1" ] ] }, "page" : "19-31", "title" : "The Hill-Robertson effect: evolutionary consequences of weak selection and linkage in finite populations.", "type" : "article-journal", "volume" : "100" }, "uris" : [ "http://www.mendeley.com/documents/?uuid=e6b06cf4-67ce-4cf2-8f6d-4088085291f3" ] } ], "mendeley" : { "manualFormatting" : "Comeron, Williford, and Kliman 2008", "previouslyFormattedCitation" : "(Comeron, Williford, and Kliman 2008)" }, "properties" : { "noteIndex" : 0 }, "schema" : "https://github.com/citation-style-language/schema/raw/master/csl-citation.json" }</w:instrText>
      </w:r>
      <w:r w:rsidRPr="00721F05">
        <w:fldChar w:fldCharType="separate"/>
      </w:r>
      <w:r w:rsidRPr="00721F05">
        <w:rPr>
          <w:noProof/>
        </w:rPr>
        <w:t>Comeron, Williford, and Kliman 2008</w:t>
      </w:r>
      <w:r w:rsidRPr="00721F05">
        <w:fldChar w:fldCharType="end"/>
      </w:r>
      <w:r w:rsidRPr="00721F05">
        <w:rPr>
          <w:noProof/>
        </w:rPr>
        <w:t>)</w:t>
      </w:r>
      <w:r w:rsidRPr="00721F05">
        <w:t xml:space="preserve">. Recombination will have a contrasting effect on the fate of such a </w:t>
      </w:r>
      <w:r w:rsidR="003A3923" w:rsidRPr="00721F05">
        <w:t>mutator</w:t>
      </w:r>
      <w:r w:rsidRPr="00721F05">
        <w:t xml:space="preserve">: because recombination tends to break the linkage between the </w:t>
      </w:r>
      <w:r w:rsidR="003A3923" w:rsidRPr="00721F05">
        <w:t xml:space="preserve">mutator </w:t>
      </w:r>
      <w:r w:rsidRPr="00721F05">
        <w:t xml:space="preserve">and </w:t>
      </w:r>
      <w:r w:rsidR="00630519">
        <w:t xml:space="preserve">its associated </w:t>
      </w:r>
      <w:r w:rsidRPr="00721F05">
        <w:t xml:space="preserve">mutations, it will counter both the "hitch-hiking effect" and the "Hill-Robertson effect". However, it is important to note that when recombination breaks the linkage between a </w:t>
      </w:r>
      <w:r w:rsidR="003A3923" w:rsidRPr="00721F05">
        <w:t xml:space="preserve">mutator </w:t>
      </w:r>
      <w:r w:rsidRPr="00721F05">
        <w:t xml:space="preserve">and </w:t>
      </w:r>
      <w:r w:rsidR="00630519">
        <w:t>its</w:t>
      </w:r>
      <w:r w:rsidRPr="00721F05">
        <w:t xml:space="preserve"> beneficial mutations, it can pass those beneficial mutations to </w:t>
      </w:r>
      <w:r w:rsidR="00684BC6" w:rsidRPr="00721F05">
        <w:t xml:space="preserve">competitor alleles </w:t>
      </w:r>
      <w:r w:rsidRPr="00721F05">
        <w:t xml:space="preserve">– other </w:t>
      </w:r>
      <w:r w:rsidR="003A3923" w:rsidRPr="00721F05">
        <w:t>mutator</w:t>
      </w:r>
      <w:r w:rsidRPr="00721F05">
        <w:t xml:space="preserve"> alleles or the wild-type allele</w:t>
      </w:r>
      <w:r w:rsidR="00684BC6" w:rsidRPr="00721F05">
        <w:t xml:space="preserve">. </w:t>
      </w:r>
      <w:r w:rsidRPr="00721F05">
        <w:t xml:space="preserve">Although recombination will also pass deleterious alleles, we expect that the gain of beneficial mutations by other </w:t>
      </w:r>
      <w:r w:rsidR="003A3923" w:rsidRPr="00721F05">
        <w:t xml:space="preserve">mutator alleles </w:t>
      </w:r>
      <w:r w:rsidRPr="00721F05">
        <w:t xml:space="preserve">will be more significant and that the net effect of recombination on the fate of </w:t>
      </w:r>
      <w:r w:rsidR="003A3923" w:rsidRPr="00721F05">
        <w:t xml:space="preserve">mutators </w:t>
      </w:r>
      <w:r w:rsidRPr="00721F05">
        <w:t xml:space="preserve">will be negative </w:t>
      </w:r>
      <w:r w:rsidRPr="00721F05">
        <w:fldChar w:fldCharType="begin" w:fldLock="1"/>
      </w:r>
      <w:r w:rsidR="00234877">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prefix" : "but see", "uris" : [ "http://www.mendeley.com/documents/?uuid=46a94b8f-4d8c-4819-b491-8a690ce32882" ] } ], "mendeley" : { "previouslyFormattedCitation" : "(but see Orr 2000)" }, "properties" : { "noteIndex" : 0 }, "schema" : "https://github.com/citation-style-language/schema/raw/master/csl-citation.json" }</w:instrText>
      </w:r>
      <w:r w:rsidRPr="00721F05">
        <w:fldChar w:fldCharType="separate"/>
      </w:r>
      <w:r w:rsidRPr="00721F05">
        <w:rPr>
          <w:noProof/>
        </w:rPr>
        <w:t>(but see Orr 2000)</w:t>
      </w:r>
      <w:r w:rsidRPr="00721F05">
        <w:fldChar w:fldCharType="end"/>
      </w:r>
      <w:r w:rsidRPr="00721F05">
        <w:t>.</w:t>
      </w:r>
      <w:r w:rsidR="00FD5114">
        <w:t xml:space="preserve"> // Background trapping (Peck 1994, </w:t>
      </w:r>
      <w:proofErr w:type="spellStart"/>
      <w:r w:rsidR="00FD5114">
        <w:t>Charlesworth</w:t>
      </w:r>
      <w:proofErr w:type="spellEnd"/>
      <w:r w:rsidR="00FD5114">
        <w:t xml:space="preserve"> 199X, Johnson &amp; Barton 2002), evolutionary traction (</w:t>
      </w:r>
      <w:proofErr w:type="spellStart"/>
      <w:r w:rsidR="00FD5114">
        <w:t>Hadany</w:t>
      </w:r>
      <w:proofErr w:type="spellEnd"/>
      <w:r w:rsidR="00FD5114">
        <w:t xml:space="preserve"> and Feldman 200X)// </w:t>
      </w:r>
    </w:p>
    <w:p w:rsidR="00180162" w:rsidRPr="00721F05" w:rsidRDefault="00180162" w:rsidP="00E56CE3">
      <w:r w:rsidRPr="00721F05">
        <w:t xml:space="preserve">Due to this contrasting effect of recombination on the evolution of </w:t>
      </w:r>
      <w:r w:rsidR="003A3923" w:rsidRPr="00721F05">
        <w:t>mutators</w:t>
      </w:r>
      <w:r w:rsidRPr="00721F05">
        <w:t xml:space="preserve">, both at the population and the individual levels, </w:t>
      </w:r>
      <w:r w:rsidR="007369B1" w:rsidRPr="00721F05">
        <w:t>it is important to examine if stress-induced mutators are limited to asexual populations or can readily evolve in the presence of recombination.</w:t>
      </w:r>
    </w:p>
    <w:p w:rsidR="00CA06B1" w:rsidRPr="00721F05" w:rsidRDefault="007369B1" w:rsidP="002D40E1">
      <w:pPr>
        <w:pStyle w:val="Heading2"/>
        <w:rPr>
          <w:rFonts w:asciiTheme="minorHAnsi" w:hAnsiTheme="minorHAnsi"/>
        </w:rPr>
      </w:pPr>
      <w:bookmarkStart w:id="9" w:name="_Toc336511467"/>
      <w:r w:rsidRPr="00721F05">
        <w:rPr>
          <w:rFonts w:asciiTheme="minorHAnsi" w:hAnsiTheme="minorHAnsi"/>
        </w:rPr>
        <w:t>Stress-</w:t>
      </w:r>
      <w:r w:rsidR="00CA06B1" w:rsidRPr="00721F05">
        <w:rPr>
          <w:rFonts w:asciiTheme="minorHAnsi" w:hAnsiTheme="minorHAnsi"/>
        </w:rPr>
        <w:t xml:space="preserve">induced </w:t>
      </w:r>
      <w:proofErr w:type="spellStart"/>
      <w:r w:rsidRPr="00721F05">
        <w:rPr>
          <w:rFonts w:asciiTheme="minorHAnsi" w:hAnsiTheme="minorHAnsi"/>
        </w:rPr>
        <w:t>hyper</w:t>
      </w:r>
      <w:r w:rsidR="00CA06B1" w:rsidRPr="00721F05">
        <w:rPr>
          <w:rFonts w:asciiTheme="minorHAnsi" w:hAnsiTheme="minorHAnsi"/>
        </w:rPr>
        <w:t>mutation</w:t>
      </w:r>
      <w:proofErr w:type="spellEnd"/>
      <w:r w:rsidR="00CA06B1" w:rsidRPr="00721F05">
        <w:rPr>
          <w:rFonts w:asciiTheme="minorHAnsi" w:hAnsiTheme="minorHAnsi"/>
        </w:rPr>
        <w:t xml:space="preserve"> in the presence of recombination</w:t>
      </w:r>
      <w:r w:rsidRPr="00721F05">
        <w:rPr>
          <w:rFonts w:asciiTheme="minorHAnsi" w:hAnsiTheme="minorHAnsi"/>
        </w:rPr>
        <w:t xml:space="preserve"> </w:t>
      </w:r>
      <w:bookmarkEnd w:id="9"/>
    </w:p>
    <w:p w:rsidR="007369B1" w:rsidRPr="00721F05" w:rsidRDefault="007369B1" w:rsidP="00E56CE3">
      <w:r w:rsidRPr="00721F05">
        <w:t xml:space="preserve">We used simulations to study the evolution of stress-induced mutators in the presence of recombination in finite populations evolving in changing environments. </w:t>
      </w:r>
    </w:p>
    <w:p w:rsidR="007369B1" w:rsidRPr="00721F05" w:rsidRDefault="002D40E1" w:rsidP="0041546C">
      <w:r>
        <w:t>Our finding suggest</w:t>
      </w:r>
      <w:r w:rsidR="007369B1" w:rsidRPr="00721F05">
        <w:t xml:space="preserve"> that (i) </w:t>
      </w:r>
      <w:r w:rsidR="00636CE6" w:rsidRPr="00721F05">
        <w:t>mutators</w:t>
      </w:r>
      <w:r w:rsidR="007369B1" w:rsidRPr="00721F05">
        <w:t xml:space="preserve"> </w:t>
      </w:r>
      <w:r w:rsidR="0036194A">
        <w:t>are</w:t>
      </w:r>
      <w:r w:rsidR="007369B1" w:rsidRPr="00721F05">
        <w:t xml:space="preserve"> favored by selection </w:t>
      </w:r>
      <w:r>
        <w:t>even with recombination, as long as it is not too strong</w:t>
      </w:r>
      <w:r w:rsidR="007369B1" w:rsidRPr="00721F05">
        <w:t xml:space="preserve">; (ii) stress-induced mutators are </w:t>
      </w:r>
      <w:r>
        <w:t xml:space="preserve">always favorable </w:t>
      </w:r>
      <w:r w:rsidR="007369B1" w:rsidRPr="00721F05">
        <w:t xml:space="preserve">over constitutive mutators; (iii) stress-induced mutators can be favored even when </w:t>
      </w:r>
      <w:r w:rsidR="0036194A">
        <w:t xml:space="preserve">constitutive mutators </w:t>
      </w:r>
      <w:r>
        <w:t>can</w:t>
      </w:r>
      <w:r w:rsidR="0036194A">
        <w:t>not</w:t>
      </w:r>
      <w:r w:rsidR="007369B1" w:rsidRPr="00721F05">
        <w:t xml:space="preserve">; (iv) </w:t>
      </w:r>
      <w:r w:rsidR="007369B1" w:rsidRPr="002D40E1">
        <w:rPr>
          <w:highlight w:val="red"/>
        </w:rPr>
        <w:t>recombination reduces the selection for mutators primarily by disrupting the "hitch-hiking effect" rather than by the "Fisher-Muller effect"</w:t>
      </w:r>
      <w:r w:rsidR="007369B1" w:rsidRPr="00721F05">
        <w:t xml:space="preserve">; and (v) </w:t>
      </w:r>
      <w:r>
        <w:t xml:space="preserve">selection favors </w:t>
      </w:r>
      <w:r w:rsidR="0041546C">
        <w:t xml:space="preserve">mutators </w:t>
      </w:r>
      <w:r>
        <w:t xml:space="preserve">that also </w:t>
      </w:r>
      <w:r w:rsidR="0041546C">
        <w:t xml:space="preserve">increase </w:t>
      </w:r>
      <w:r>
        <w:t>the recombination rate.</w:t>
      </w:r>
    </w:p>
    <w:p w:rsidR="00A77B3E" w:rsidRPr="00721F05" w:rsidRDefault="005055C2" w:rsidP="00E56CE3">
      <w:pPr>
        <w:pStyle w:val="Heading1"/>
        <w:rPr>
          <w:rFonts w:asciiTheme="minorHAnsi" w:hAnsiTheme="minorHAnsi"/>
        </w:rPr>
      </w:pPr>
      <w:bookmarkStart w:id="10" w:name="h.a9llx4pvq49"/>
      <w:bookmarkStart w:id="11" w:name="_Toc336511468"/>
      <w:bookmarkEnd w:id="10"/>
      <w:r w:rsidRPr="00721F05">
        <w:rPr>
          <w:rFonts w:asciiTheme="minorHAnsi" w:hAnsiTheme="minorHAnsi"/>
        </w:rPr>
        <w:t>Model</w:t>
      </w:r>
      <w:bookmarkEnd w:id="11"/>
    </w:p>
    <w:p w:rsidR="00A77B3E" w:rsidRPr="00721F05" w:rsidRDefault="004D566A" w:rsidP="00E56CE3">
      <w:r w:rsidRPr="00721F05">
        <w:t>We use</w:t>
      </w:r>
      <w:r w:rsidR="00C94FC9">
        <w:t>d</w:t>
      </w:r>
      <w:r w:rsidRPr="00721F05">
        <w:t xml:space="preserve"> </w:t>
      </w:r>
      <w:r w:rsidR="005055C2" w:rsidRPr="00721F05">
        <w:t xml:space="preserve">stochastic </w:t>
      </w:r>
      <w:r w:rsidR="00BD6A77" w:rsidRPr="00721F05">
        <w:t xml:space="preserve">Wright-Fisher </w:t>
      </w:r>
      <w:r w:rsidRPr="00721F05">
        <w:t>simulations</w:t>
      </w:r>
      <w:r w:rsidR="005055C2" w:rsidRPr="00721F05">
        <w:t xml:space="preserve"> to</w:t>
      </w:r>
      <w:r w:rsidR="00FE14EA" w:rsidRPr="00721F05">
        <w:t xml:space="preserve"> </w:t>
      </w:r>
      <w:r w:rsidRPr="00721F05">
        <w:t xml:space="preserve">model </w:t>
      </w:r>
      <w:r w:rsidR="00FE14EA" w:rsidRPr="00721F05">
        <w:t xml:space="preserve">finite populations </w:t>
      </w:r>
      <w:r w:rsidR="005055C2" w:rsidRPr="00721F05">
        <w:t>undergoing selection, mutation, recombination, and random genetic drift in changing environments</w:t>
      </w:r>
      <w:r w:rsidRPr="00721F05">
        <w:t xml:space="preserve">. </w:t>
      </w:r>
    </w:p>
    <w:p w:rsidR="009A004F" w:rsidRPr="00721F05" w:rsidRDefault="0036194A" w:rsidP="00470AD2">
      <w:r>
        <w:t>T</w:t>
      </w:r>
      <w:r w:rsidR="00CC43BC" w:rsidRPr="00721F05">
        <w:t xml:space="preserve">he genome of every individual contains 1,000 fitness loci and </w:t>
      </w:r>
      <w:r w:rsidR="009A004F" w:rsidRPr="00721F05">
        <w:t>four modifier loci.</w:t>
      </w:r>
      <w:r w:rsidR="00CC43BC" w:rsidRPr="00721F05">
        <w:t xml:space="preserve"> </w:t>
      </w:r>
      <w:r w:rsidR="00326A26">
        <w:t xml:space="preserve">Individuals are grouped by their </w:t>
      </w:r>
      <w:r w:rsidR="00470AD2">
        <w:t>genotype</w:t>
      </w:r>
      <w:r w:rsidR="00326A26">
        <w:t xml:space="preserve"> and </w:t>
      </w:r>
      <w:r w:rsidR="00326A26">
        <w:rPr>
          <w:iCs/>
        </w:rPr>
        <w:t>w</w:t>
      </w:r>
      <w:r w:rsidR="009A004F" w:rsidRPr="00721F05">
        <w:rPr>
          <w:iCs/>
        </w:rPr>
        <w:t xml:space="preserve">e keep track of </w:t>
      </w:r>
      <w:r w:rsidR="00326A26">
        <w:rPr>
          <w:iCs/>
        </w:rPr>
        <w:t xml:space="preserve">the number of </w:t>
      </w:r>
      <w:r w:rsidR="009A004F" w:rsidRPr="00721F05">
        <w:rPr>
          <w:iCs/>
        </w:rPr>
        <w:t xml:space="preserve">individuals </w:t>
      </w:r>
      <w:r w:rsidR="00326A26">
        <w:rPr>
          <w:iCs/>
        </w:rPr>
        <w:t>in each group.</w:t>
      </w:r>
    </w:p>
    <w:p w:rsidR="009A004F" w:rsidRPr="00721F05" w:rsidRDefault="00CC43BC" w:rsidP="0036194A">
      <w:pPr>
        <w:rPr>
          <w:iCs/>
        </w:rPr>
      </w:pPr>
      <w:r w:rsidRPr="00721F05">
        <w:t>The fitness loci are bi-allelic</w:t>
      </w:r>
      <w:r w:rsidR="00C94FC9">
        <w:t xml:space="preserve"> and</w:t>
      </w:r>
      <w:r w:rsidRPr="00721F05">
        <w:t xml:space="preserve"> the alleles are marked by 0 and 1. The fitness of an individual is calculated by comparing the alleles at </w:t>
      </w:r>
      <w:r w:rsidR="00C94FC9">
        <w:t>the</w:t>
      </w:r>
      <w:r w:rsidRPr="00721F05">
        <w:t xml:space="preserve"> fitness loci with the environmental optimal genome: </w:t>
      </w:r>
      <w:r w:rsidR="0036194A" w:rsidRPr="00721F05">
        <w:t xml:space="preserve">the fitness of </w:t>
      </w:r>
      <w:r w:rsidR="0036194A">
        <w:t xml:space="preserve">an </w:t>
      </w:r>
      <w:r w:rsidR="0036194A" w:rsidRPr="00721F05">
        <w:t>individual</w:t>
      </w:r>
      <w:r w:rsidR="0036194A">
        <w:t xml:space="preserve"> with</w:t>
      </w:r>
      <w:r w:rsidR="0036194A" w:rsidRPr="00721F05">
        <w:t xml:space="preserve"> </w:t>
      </w:r>
      <w:r w:rsidRPr="00721F05">
        <w:rPr>
          <w:i/>
          <w:iCs/>
        </w:rPr>
        <w:t>x</w:t>
      </w:r>
      <w:r w:rsidRPr="00721F05">
        <w:t xml:space="preserve"> loci in mismatch with the optimal ge</w:t>
      </w:r>
      <w:r w:rsidR="0036194A">
        <w:t xml:space="preserve">nome </w:t>
      </w:r>
      <w:r w:rsidRPr="00721F05">
        <w:t>is (1-</w:t>
      </w:r>
      <w:r w:rsidRPr="00721F05">
        <w:rPr>
          <w:i/>
          <w:iCs/>
        </w:rPr>
        <w:t>s</w:t>
      </w:r>
      <w:proofErr w:type="gramStart"/>
      <w:r w:rsidRPr="00721F05">
        <w:t>)</w:t>
      </w:r>
      <w:r w:rsidRPr="00721F05">
        <w:rPr>
          <w:i/>
          <w:iCs/>
          <w:vertAlign w:val="superscript"/>
        </w:rPr>
        <w:t>x</w:t>
      </w:r>
      <w:proofErr w:type="gramEnd"/>
      <w:r w:rsidRPr="00721F05">
        <w:rPr>
          <w:iCs/>
        </w:rPr>
        <w:t xml:space="preserve">, </w:t>
      </w:r>
      <w:r w:rsidR="00C94FC9">
        <w:rPr>
          <w:iCs/>
        </w:rPr>
        <w:t>where</w:t>
      </w:r>
      <w:r w:rsidRPr="00721F05">
        <w:rPr>
          <w:iCs/>
        </w:rPr>
        <w:t xml:space="preserve"> </w:t>
      </w:r>
      <w:r w:rsidRPr="00721F05">
        <w:rPr>
          <w:i/>
        </w:rPr>
        <w:t>s</w:t>
      </w:r>
      <w:r w:rsidRPr="00721F05">
        <w:rPr>
          <w:iCs/>
        </w:rPr>
        <w:t xml:space="preserve"> </w:t>
      </w:r>
      <w:r w:rsidR="00C94FC9">
        <w:rPr>
          <w:iCs/>
        </w:rPr>
        <w:t>i</w:t>
      </w:r>
      <w:r w:rsidRPr="00721F05">
        <w:rPr>
          <w:iCs/>
        </w:rPr>
        <w:t xml:space="preserve">s the selection coefficient. </w:t>
      </w:r>
      <w:r w:rsidR="00CB434A" w:rsidRPr="00721F05">
        <w:rPr>
          <w:iCs/>
        </w:rPr>
        <w:t xml:space="preserve">To model environmental changes, the optimal genome is </w:t>
      </w:r>
      <w:r w:rsidR="00C94FC9">
        <w:rPr>
          <w:iCs/>
        </w:rPr>
        <w:t>altered</w:t>
      </w:r>
      <w:r w:rsidR="00CB434A" w:rsidRPr="00721F05">
        <w:rPr>
          <w:iCs/>
        </w:rPr>
        <w:t xml:space="preserve"> by modifying </w:t>
      </w:r>
      <w:r w:rsidR="00CB434A" w:rsidRPr="00721F05">
        <w:rPr>
          <w:iCs/>
        </w:rPr>
        <w:lastRenderedPageBreak/>
        <w:t>allele</w:t>
      </w:r>
      <w:r w:rsidR="00C94FC9">
        <w:rPr>
          <w:iCs/>
        </w:rPr>
        <w:t>s</w:t>
      </w:r>
      <w:r w:rsidR="00CB434A" w:rsidRPr="00721F05">
        <w:rPr>
          <w:iCs/>
        </w:rPr>
        <w:t xml:space="preserve"> at several loci. The number of loci changed in each environmental change and </w:t>
      </w:r>
      <w:r w:rsidR="0036194A">
        <w:rPr>
          <w:iCs/>
        </w:rPr>
        <w:t>th</w:t>
      </w:r>
      <w:r w:rsidR="00C94FC9">
        <w:rPr>
          <w:iCs/>
        </w:rPr>
        <w:t>e</w:t>
      </w:r>
      <w:r w:rsidR="0036194A">
        <w:rPr>
          <w:iCs/>
        </w:rPr>
        <w:t xml:space="preserve"> </w:t>
      </w:r>
      <w:r w:rsidR="00CB434A" w:rsidRPr="00721F05">
        <w:rPr>
          <w:iCs/>
        </w:rPr>
        <w:t xml:space="preserve">probability that an environmental change </w:t>
      </w:r>
      <w:r w:rsidR="00C94FC9">
        <w:rPr>
          <w:iCs/>
        </w:rPr>
        <w:t xml:space="preserve">occurs </w:t>
      </w:r>
      <w:r w:rsidR="00CB434A" w:rsidRPr="00721F05">
        <w:rPr>
          <w:iCs/>
        </w:rPr>
        <w:t>are parameters of the model.</w:t>
      </w:r>
    </w:p>
    <w:p w:rsidR="009A004F" w:rsidRPr="00721F05" w:rsidRDefault="00CC43BC" w:rsidP="00470AD2">
      <w:pPr>
        <w:rPr>
          <w:i/>
        </w:rPr>
      </w:pPr>
      <w:r w:rsidRPr="00721F05">
        <w:rPr>
          <w:iCs/>
        </w:rPr>
        <w:t>The modifier loci affect the rates of mutation and recombination</w:t>
      </w:r>
      <w:r w:rsidR="009A004F" w:rsidRPr="00721F05">
        <w:rPr>
          <w:iCs/>
        </w:rPr>
        <w:t xml:space="preserve">. These loci are denoted by the letters π, </w:t>
      </w:r>
      <w:r w:rsidR="009A004F" w:rsidRPr="00721F05">
        <w:rPr>
          <w:rFonts w:cs="Arial"/>
          <w:i/>
        </w:rPr>
        <w:t>τ</w:t>
      </w:r>
      <w:r w:rsidR="009A004F" w:rsidRPr="00721F05">
        <w:rPr>
          <w:iCs/>
        </w:rPr>
        <w:t xml:space="preserve">, </w:t>
      </w:r>
      <w:r w:rsidR="00E56CE3" w:rsidRPr="00721F05">
        <w:rPr>
          <w:i/>
        </w:rPr>
        <w:t>ϕ</w:t>
      </w:r>
      <w:r w:rsidR="009A004F" w:rsidRPr="00721F05">
        <w:rPr>
          <w:iCs/>
        </w:rPr>
        <w:t xml:space="preserve">, and </w:t>
      </w:r>
      <w:r w:rsidR="009A004F" w:rsidRPr="00721F05">
        <w:rPr>
          <w:rFonts w:cs="Arial"/>
          <w:i/>
        </w:rPr>
        <w:t>ρ</w:t>
      </w:r>
      <w:r w:rsidR="009A004F" w:rsidRPr="00721F05">
        <w:rPr>
          <w:iCs/>
        </w:rPr>
        <w:t xml:space="preserve"> and have numerical allele values. The basal mutation rate </w:t>
      </w:r>
      <w:r w:rsidR="009A004F" w:rsidRPr="00721F05">
        <w:rPr>
          <w:i/>
        </w:rPr>
        <w:t>µ</w:t>
      </w:r>
      <w:r w:rsidR="009A004F" w:rsidRPr="00721F05">
        <w:rPr>
          <w:iCs/>
        </w:rPr>
        <w:t xml:space="preserve"> is measu</w:t>
      </w:r>
      <w:r w:rsidR="0036194A">
        <w:rPr>
          <w:iCs/>
        </w:rPr>
        <w:t xml:space="preserve">red </w:t>
      </w:r>
      <w:r w:rsidR="00C94FC9">
        <w:rPr>
          <w:iCs/>
        </w:rPr>
        <w:t>by the</w:t>
      </w:r>
      <w:r w:rsidR="0036194A">
        <w:rPr>
          <w:iCs/>
        </w:rPr>
        <w:t xml:space="preserve"> number of mutations </w:t>
      </w:r>
      <w:r w:rsidR="009A004F" w:rsidRPr="00721F05">
        <w:rPr>
          <w:iCs/>
        </w:rPr>
        <w:t xml:space="preserve">per individual per generation. If </w:t>
      </w:r>
      <w:r w:rsidR="0036194A">
        <w:rPr>
          <w:iCs/>
        </w:rPr>
        <w:t>an</w:t>
      </w:r>
      <w:r w:rsidR="009A004F" w:rsidRPr="00721F05">
        <w:rPr>
          <w:iCs/>
        </w:rPr>
        <w:t xml:space="preserve"> individual has π or more mismatches with the environmental optimal genome, it increases its mutation rate </w:t>
      </w:r>
      <w:r w:rsidR="009A004F" w:rsidRPr="00721F05">
        <w:rPr>
          <w:rFonts w:cs="Arial"/>
          <w:i/>
        </w:rPr>
        <w:t>τ</w:t>
      </w:r>
      <w:r w:rsidR="009A004F" w:rsidRPr="00721F05">
        <w:rPr>
          <w:iCs/>
        </w:rPr>
        <w:t xml:space="preserve">-fold. The basal </w:t>
      </w:r>
      <w:r w:rsidR="00E56CE3" w:rsidRPr="00721F05">
        <w:rPr>
          <w:iCs/>
        </w:rPr>
        <w:t xml:space="preserve">recombination </w:t>
      </w:r>
      <w:r w:rsidR="009A004F" w:rsidRPr="00721F05">
        <w:rPr>
          <w:iCs/>
        </w:rPr>
        <w:t xml:space="preserve">rate is denoted by r and measured by </w:t>
      </w:r>
      <w:r w:rsidR="00C94FC9">
        <w:rPr>
          <w:iCs/>
        </w:rPr>
        <w:t xml:space="preserve">the </w:t>
      </w:r>
      <w:r w:rsidR="009A004F" w:rsidRPr="00721F05">
        <w:rPr>
          <w:iCs/>
        </w:rPr>
        <w:t xml:space="preserve">number of </w:t>
      </w:r>
      <w:r w:rsidR="00C94FC9">
        <w:rPr>
          <w:iCs/>
        </w:rPr>
        <w:t>gene</w:t>
      </w:r>
      <w:r w:rsidR="009A004F" w:rsidRPr="00721F05">
        <w:rPr>
          <w:iCs/>
        </w:rPr>
        <w:t xml:space="preserve"> conversions per genome per generation; the threshold </w:t>
      </w:r>
      <w:r w:rsidR="00C94FC9">
        <w:rPr>
          <w:iCs/>
        </w:rPr>
        <w:t xml:space="preserve">for recombination rate increase </w:t>
      </w:r>
      <w:r w:rsidR="009A004F" w:rsidRPr="00721F05">
        <w:rPr>
          <w:iCs/>
        </w:rPr>
        <w:t xml:space="preserve">is </w:t>
      </w:r>
      <w:r w:rsidR="009A004F" w:rsidRPr="00721F05">
        <w:rPr>
          <w:rFonts w:cs="Arial"/>
          <w:iCs/>
        </w:rPr>
        <w:t>ϕ</w:t>
      </w:r>
      <w:r w:rsidR="009A004F" w:rsidRPr="00721F05">
        <w:rPr>
          <w:iCs/>
        </w:rPr>
        <w:t xml:space="preserve"> and the rate increase is </w:t>
      </w:r>
      <w:r w:rsidR="009A004F" w:rsidRPr="00721F05">
        <w:rPr>
          <w:rFonts w:cs="Arial"/>
          <w:i/>
        </w:rPr>
        <w:t>ρ</w:t>
      </w:r>
      <w:r w:rsidR="009A004F" w:rsidRPr="00721F05">
        <w:rPr>
          <w:iCs/>
        </w:rPr>
        <w:t>-fold.</w:t>
      </w:r>
      <w:r w:rsidR="00E56CE3" w:rsidRPr="00721F05">
        <w:rPr>
          <w:iCs/>
        </w:rPr>
        <w:t xml:space="preserve"> These modifiers allow us to model </w:t>
      </w:r>
      <w:r w:rsidR="004B2D79" w:rsidRPr="00721F05">
        <w:rPr>
          <w:iCs/>
        </w:rPr>
        <w:t>different mutati</w:t>
      </w:r>
      <w:r w:rsidR="00B978DF">
        <w:rPr>
          <w:iCs/>
        </w:rPr>
        <w:t>on and recombination strategies.</w:t>
      </w:r>
      <w:r w:rsidR="004B2D79" w:rsidRPr="00721F05">
        <w:rPr>
          <w:iCs/>
        </w:rPr>
        <w:t xml:space="preserve"> </w:t>
      </w:r>
      <w:r w:rsidR="00B978DF">
        <w:rPr>
          <w:iCs/>
        </w:rPr>
        <w:t>S</w:t>
      </w:r>
      <w:r w:rsidR="004B2D79" w:rsidRPr="00721F05">
        <w:rPr>
          <w:iCs/>
        </w:rPr>
        <w:t xml:space="preserve">ee Table 1 for a full </w:t>
      </w:r>
      <w:r w:rsidR="0036194A">
        <w:rPr>
          <w:iCs/>
        </w:rPr>
        <w:t>list of these strategies</w:t>
      </w:r>
      <w:r w:rsidR="004B2D79" w:rsidRPr="00721F05">
        <w:rPr>
          <w:iCs/>
        </w:rPr>
        <w:t>.</w:t>
      </w:r>
    </w:p>
    <w:p w:rsidR="00A77B3E" w:rsidRPr="00721F05" w:rsidRDefault="0036194A" w:rsidP="00470AD2">
      <w:r>
        <w:t>E</w:t>
      </w:r>
      <w:r w:rsidR="007B19C1" w:rsidRPr="00721F05">
        <w:t xml:space="preserve">ach simulation </w:t>
      </w:r>
      <w:r>
        <w:t xml:space="preserve">starts </w:t>
      </w:r>
      <w:r w:rsidR="007B19C1" w:rsidRPr="00721F05">
        <w:t xml:space="preserve">with a mutation-free population </w:t>
      </w:r>
      <w:r w:rsidR="00326A26">
        <w:t>(</w:t>
      </w:r>
      <w:r w:rsidR="007B19C1" w:rsidRPr="00721F05">
        <w:t xml:space="preserve">all individuals </w:t>
      </w:r>
      <w:r w:rsidR="00326A26">
        <w:t>start with</w:t>
      </w:r>
      <w:r w:rsidR="007B19C1" w:rsidRPr="00721F05">
        <w:t xml:space="preserve"> the optimal genome</w:t>
      </w:r>
      <w:r w:rsidR="00326A26">
        <w:t>)</w:t>
      </w:r>
      <w:r w:rsidR="007B19C1" w:rsidRPr="00721F05">
        <w:t xml:space="preserve"> and continue</w:t>
      </w:r>
      <w:r w:rsidR="00326A26">
        <w:t>s</w:t>
      </w:r>
      <w:r w:rsidR="007B19C1" w:rsidRPr="00721F05">
        <w:t xml:space="preserve"> for a predefined number of generations. We model drift by sampling the number of individuals </w:t>
      </w:r>
      <w:r w:rsidR="00470AD2">
        <w:t>in each group in the next generation</w:t>
      </w:r>
      <w:r w:rsidR="007B19C1" w:rsidRPr="00721F05">
        <w:t xml:space="preserve"> </w:t>
      </w:r>
      <w:r w:rsidR="00470AD2">
        <w:t>from a multinomial distribution, where the probability assigned to each group is equal to its relative size</w:t>
      </w:r>
      <w:r w:rsidR="00B978DF">
        <w:t xml:space="preserve"> (</w:t>
      </w:r>
      <w:r w:rsidR="00B978DF">
        <w:rPr>
          <w:i/>
        </w:rPr>
        <w:t>i.e.</w:t>
      </w:r>
      <w:r w:rsidR="00B978DF">
        <w:t>, its frequency)</w:t>
      </w:r>
      <w:r w:rsidR="007B19C1" w:rsidRPr="00721F05">
        <w:t>. Selection is model</w:t>
      </w:r>
      <w:r w:rsidR="00470AD2">
        <w:t>ed</w:t>
      </w:r>
      <w:r w:rsidR="007B19C1" w:rsidRPr="00721F05">
        <w:t xml:space="preserve"> </w:t>
      </w:r>
      <w:proofErr w:type="gramStart"/>
      <w:r w:rsidR="007B19C1" w:rsidRPr="00721F05">
        <w:t>similarly,</w:t>
      </w:r>
      <w:proofErr w:type="gramEnd"/>
      <w:r w:rsidR="007B19C1" w:rsidRPr="00721F05">
        <w:t xml:space="preserve"> except we multiply </w:t>
      </w:r>
      <w:r w:rsidR="00470AD2">
        <w:t>the group</w:t>
      </w:r>
      <w:r w:rsidR="007D60D9">
        <w:t xml:space="preserve"> relative</w:t>
      </w:r>
      <w:r w:rsidR="00470AD2">
        <w:t xml:space="preserve"> size</w:t>
      </w:r>
      <w:r w:rsidR="007B19C1" w:rsidRPr="00721F05">
        <w:t xml:space="preserve"> by the fitness of </w:t>
      </w:r>
      <w:r w:rsidR="00470AD2">
        <w:t xml:space="preserve">the </w:t>
      </w:r>
      <w:r w:rsidR="007B19C1" w:rsidRPr="00721F05">
        <w:t>individuals</w:t>
      </w:r>
      <w:r w:rsidR="00470AD2">
        <w:t xml:space="preserve"> in the group (individuals in the same group have the same genotype and therefore the same fitness)</w:t>
      </w:r>
      <w:r w:rsidR="007B19C1" w:rsidRPr="00721F05">
        <w:t>. Mutation and recombination are modeled by randomly drawing the number of events from a Poisson distribution with the mutation</w:t>
      </w:r>
      <w:r w:rsidR="007D60D9">
        <w:t xml:space="preserve"> and </w:t>
      </w:r>
      <w:r w:rsidR="007B19C1" w:rsidRPr="00721F05">
        <w:t>recombination rate</w:t>
      </w:r>
      <w:r w:rsidR="007D60D9">
        <w:t>s</w:t>
      </w:r>
      <w:r w:rsidR="007B19C1" w:rsidRPr="00721F05">
        <w:t xml:space="preserve"> as the mean</w:t>
      </w:r>
      <w:r w:rsidR="007D60D9">
        <w:t>s</w:t>
      </w:r>
      <w:r w:rsidR="007B19C1" w:rsidRPr="00721F05">
        <w:t xml:space="preserve"> of the distribution, the</w:t>
      </w:r>
      <w:r w:rsidR="00470AD2">
        <w:t>n</w:t>
      </w:r>
      <w:r w:rsidR="007B19C1" w:rsidRPr="00721F05">
        <w:t xml:space="preserve"> randomly choosing the loci that are about to be </w:t>
      </w:r>
      <w:r w:rsidR="007D60D9">
        <w:t>altered</w:t>
      </w:r>
      <w:r w:rsidR="007B19C1" w:rsidRPr="00721F05">
        <w:t xml:space="preserve"> from a uniform distribution (only fitness loci are subject to mutation and recombination), and finally choosing the new allele in the </w:t>
      </w:r>
      <w:r w:rsidR="007D60D9">
        <w:t>altered</w:t>
      </w:r>
      <w:r w:rsidR="007B19C1" w:rsidRPr="00721F05">
        <w:t xml:space="preserve"> </w:t>
      </w:r>
      <w:r w:rsidR="00470AD2">
        <w:t>loci</w:t>
      </w:r>
      <w:r w:rsidR="007B19C1" w:rsidRPr="00721F05">
        <w:t xml:space="preserve">: mutation </w:t>
      </w:r>
      <w:r w:rsidR="00472A91" w:rsidRPr="00721F05">
        <w:t xml:space="preserve">changes </w:t>
      </w:r>
      <w:r w:rsidR="007B19C1" w:rsidRPr="00721F05">
        <w:t xml:space="preserve">the current allele to the </w:t>
      </w:r>
      <w:r w:rsidR="00472A91" w:rsidRPr="00721F05">
        <w:t>beneficial allele with probability β and to the deleterious one with probability 1-β (β is the probability for a beneficial mutation)</w:t>
      </w:r>
      <w:r w:rsidR="007B19C1" w:rsidRPr="00721F05">
        <w:t>; recombination replaces the current allele with a randomly chosen one based on the frequency of each allele in the population.</w:t>
      </w:r>
    </w:p>
    <w:p w:rsidR="00F33150" w:rsidRDefault="007B19C1" w:rsidP="003D21C1">
      <w:pPr>
        <w:rPr>
          <w:rFonts w:eastAsiaTheme="majorEastAsia" w:cstheme="majorBidi"/>
          <w:b/>
          <w:bCs/>
          <w:color w:val="365F91" w:themeColor="accent1" w:themeShade="BF"/>
          <w:sz w:val="28"/>
          <w:szCs w:val="28"/>
        </w:rPr>
      </w:pPr>
      <w:r w:rsidRPr="00721F05">
        <w:t xml:space="preserve">The simulations were written in Python </w:t>
      </w:r>
      <w:r w:rsidR="00A3138F" w:rsidRPr="00721F05">
        <w:t xml:space="preserve">2.7 </w:t>
      </w:r>
      <w:r w:rsidRPr="00721F05">
        <w:t>using</w:t>
      </w:r>
      <w:r w:rsidR="008B713A" w:rsidRPr="00721F05">
        <w:t xml:space="preserve"> </w:t>
      </w:r>
      <w:r w:rsidR="00B45BBE">
        <w:t xml:space="preserve">the </w:t>
      </w:r>
      <w:proofErr w:type="spellStart"/>
      <w:r w:rsidRPr="00721F05">
        <w:t>NumPy</w:t>
      </w:r>
      <w:proofErr w:type="spellEnd"/>
      <w:r w:rsidRPr="00721F05">
        <w:t xml:space="preserve">, </w:t>
      </w:r>
      <w:proofErr w:type="spellStart"/>
      <w:r w:rsidRPr="00721F05">
        <w:t>SciPy</w:t>
      </w:r>
      <w:proofErr w:type="spellEnd"/>
      <w:r w:rsidR="00470AD2">
        <w:t>, and</w:t>
      </w:r>
      <w:r w:rsidRPr="00721F05">
        <w:t xml:space="preserve"> </w:t>
      </w:r>
      <w:proofErr w:type="gramStart"/>
      <w:r w:rsidRPr="00721F05">
        <w:t>pandas</w:t>
      </w:r>
      <w:proofErr w:type="gramEnd"/>
      <w:r w:rsidR="00B45BBE">
        <w:t xml:space="preserve"> packages</w:t>
      </w:r>
      <w:r w:rsidR="00A3138F" w:rsidRPr="00721F05">
        <w:t>.</w:t>
      </w:r>
      <w:bookmarkStart w:id="12" w:name="h.jhk69kxs5c9t"/>
      <w:bookmarkStart w:id="13" w:name="_Toc336511469"/>
      <w:bookmarkEnd w:id="12"/>
      <w:r w:rsidR="00F33150">
        <w:br w:type="page"/>
      </w:r>
    </w:p>
    <w:p w:rsidR="00A77B3E" w:rsidRPr="00721F05" w:rsidRDefault="005055C2" w:rsidP="00E56CE3">
      <w:pPr>
        <w:pStyle w:val="Heading1"/>
        <w:rPr>
          <w:rFonts w:asciiTheme="minorHAnsi" w:hAnsiTheme="minorHAnsi"/>
        </w:rPr>
      </w:pPr>
      <w:r w:rsidRPr="00721F05">
        <w:rPr>
          <w:rFonts w:asciiTheme="minorHAnsi" w:hAnsiTheme="minorHAnsi"/>
        </w:rPr>
        <w:lastRenderedPageBreak/>
        <w:t>Results</w:t>
      </w:r>
      <w:bookmarkEnd w:id="13"/>
    </w:p>
    <w:p w:rsidR="00F33150" w:rsidRDefault="00DB303F" w:rsidP="00C12B9E">
      <w:r>
        <w:t xml:space="preserve">In a previous article we have shown </w:t>
      </w:r>
      <w:r w:rsidR="00F33150" w:rsidRPr="00721F05">
        <w:t>that stress-induced mutators</w:t>
      </w:r>
      <w:r>
        <w:t xml:space="preserve"> – alleles that increase the mutation rate in stressed or maladapted individuals -</w:t>
      </w:r>
      <w:r w:rsidR="00F33150" w:rsidRPr="00721F05">
        <w:t xml:space="preserve"> can </w:t>
      </w:r>
      <w:r w:rsidR="00C12B9E">
        <w:t xml:space="preserve">evolve in </w:t>
      </w:r>
      <w:r w:rsidR="00F33150" w:rsidRPr="00721F05">
        <w:t xml:space="preserve">asexual populations </w:t>
      </w:r>
      <w:r w:rsidR="00F33150" w:rsidRPr="00721F05">
        <w:fldChar w:fldCharType="begin" w:fldLock="1"/>
      </w:r>
      <w:r w:rsidR="00234877">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F33150" w:rsidRPr="00721F05">
        <w:fldChar w:fldCharType="separate"/>
      </w:r>
      <w:r w:rsidR="00F33150" w:rsidRPr="00721F05">
        <w:rPr>
          <w:noProof/>
        </w:rPr>
        <w:t>(Ram and Hadany 2012)</w:t>
      </w:r>
      <w:r w:rsidR="00F33150" w:rsidRPr="00721F05">
        <w:fldChar w:fldCharType="end"/>
      </w:r>
      <w:r w:rsidR="00F33150" w:rsidRPr="00721F05">
        <w:t xml:space="preserve">. However, many microbe populations are not entirely asexual. </w:t>
      </w:r>
      <w:r w:rsidR="00C12B9E">
        <w:t xml:space="preserve">In this article we examine the evolution of stress-induced mutators in </w:t>
      </w:r>
      <w:r w:rsidR="00F14774">
        <w:t>recombining populations.</w:t>
      </w:r>
    </w:p>
    <w:p w:rsidR="00310BF7" w:rsidRPr="00721F05" w:rsidRDefault="007F2309" w:rsidP="00DB303F">
      <w:r w:rsidRPr="00721F05">
        <w:t>We simulated competitions between different</w:t>
      </w:r>
      <w:r w:rsidR="00F33150">
        <w:t xml:space="preserve"> mutation and recombination modifier alleles</w:t>
      </w:r>
      <w:r w:rsidR="00CB434A" w:rsidRPr="00721F05">
        <w:t xml:space="preserve"> (see Table 1)</w:t>
      </w:r>
      <w:r w:rsidRPr="00721F05">
        <w:t xml:space="preserve"> in populations </w:t>
      </w:r>
      <w:r w:rsidR="00DB303F">
        <w:t xml:space="preserve">evolving in </w:t>
      </w:r>
      <w:r w:rsidRPr="00721F05">
        <w:t xml:space="preserve">changing environments. </w:t>
      </w:r>
      <w:r w:rsidR="00DB303F">
        <w:t>T</w:t>
      </w:r>
      <w:r w:rsidRPr="00721F05">
        <w:t xml:space="preserve">he fixation probability of </w:t>
      </w:r>
      <w:r w:rsidR="00F33150">
        <w:t>modifier alleles</w:t>
      </w:r>
      <w:r w:rsidR="003A3923" w:rsidRPr="00721F05">
        <w:t xml:space="preserve"> </w:t>
      </w:r>
      <w:r w:rsidR="00DB303F">
        <w:t xml:space="preserve">was estimated </w:t>
      </w:r>
      <w:r w:rsidR="00C40CFE" w:rsidRPr="00721F05">
        <w:t>from</w:t>
      </w:r>
      <w:r w:rsidRPr="00721F05">
        <w:t xml:space="preserve"> the fraction of competitions in which </w:t>
      </w:r>
      <w:r w:rsidR="00DB303F">
        <w:t xml:space="preserve">each allele </w:t>
      </w:r>
      <w:r w:rsidR="00F33150">
        <w:t>reached</w:t>
      </w:r>
      <w:r w:rsidR="00C40CFE" w:rsidRPr="00721F05">
        <w:t xml:space="preserve"> </w:t>
      </w:r>
      <w:r w:rsidRPr="00721F05">
        <w:t>fix</w:t>
      </w:r>
      <w:r w:rsidR="00C40CFE" w:rsidRPr="00721F05">
        <w:t xml:space="preserve">ation </w:t>
      </w:r>
      <w:r w:rsidRPr="00721F05">
        <w:t xml:space="preserve">in the population. </w:t>
      </w:r>
      <w:r w:rsidR="00C40CFE" w:rsidRPr="00721F05">
        <w:t>If an allele is neutral</w:t>
      </w:r>
      <w:r w:rsidR="0068460F" w:rsidRPr="00721F05">
        <w:t xml:space="preserve"> its</w:t>
      </w:r>
      <w:r w:rsidR="00C40CFE" w:rsidRPr="00721F05">
        <w:t xml:space="preserve"> fixation probability is equal to its </w:t>
      </w:r>
      <w:r w:rsidR="0068460F" w:rsidRPr="00721F05">
        <w:t xml:space="preserve">initial </w:t>
      </w:r>
      <w:r w:rsidR="00C40CFE" w:rsidRPr="00721F05">
        <w:t xml:space="preserve">frequency </w:t>
      </w:r>
      <w:r w:rsidR="00FB03E2" w:rsidRPr="00721F05">
        <w:t>(</w:t>
      </w:r>
      <w:r w:rsidR="00C40CFE" w:rsidRPr="00721F05">
        <w:t>50%</w:t>
      </w:r>
      <w:r w:rsidR="00FB03E2" w:rsidRPr="00721F05">
        <w:t>)</w:t>
      </w:r>
      <w:r w:rsidR="00C40CFE" w:rsidRPr="00721F05">
        <w:t xml:space="preserve">. </w:t>
      </w:r>
      <w:r w:rsidR="00DB303F">
        <w:t>On the other hand</w:t>
      </w:r>
      <w:r w:rsidR="00C40CFE" w:rsidRPr="00721F05">
        <w:t xml:space="preserve">, if </w:t>
      </w:r>
      <w:r w:rsidR="00FB03E2" w:rsidRPr="00721F05">
        <w:t>an allele</w:t>
      </w:r>
      <w:r w:rsidR="00C40CFE" w:rsidRPr="00721F05">
        <w:t xml:space="preserve"> is favore</w:t>
      </w:r>
      <w:r w:rsidR="0068460F" w:rsidRPr="00721F05">
        <w:t xml:space="preserve">d or disfavored by selection </w:t>
      </w:r>
      <w:r w:rsidR="00DB303F">
        <w:t xml:space="preserve">then </w:t>
      </w:r>
      <w:r w:rsidR="0068460F" w:rsidRPr="00721F05">
        <w:t xml:space="preserve">its </w:t>
      </w:r>
      <w:r w:rsidR="00C40CFE" w:rsidRPr="00721F05">
        <w:t>fixation probability is</w:t>
      </w:r>
      <w:r w:rsidR="00FB03E2" w:rsidRPr="00721F05">
        <w:t xml:space="preserve"> significantly</w:t>
      </w:r>
      <w:r w:rsidR="00C40CFE" w:rsidRPr="00721F05">
        <w:t xml:space="preserve"> higher or lower than the initial frequency, respectively.</w:t>
      </w:r>
      <w:r w:rsidR="003003C7" w:rsidRPr="00721F05">
        <w:t xml:space="preserve"> Therefore, we tested whether the estimated fixation probabilities are significantly </w:t>
      </w:r>
      <w:r w:rsidR="0068460F" w:rsidRPr="00721F05">
        <w:t xml:space="preserve">different from </w:t>
      </w:r>
      <w:r w:rsidR="003003C7" w:rsidRPr="00721F05">
        <w:t xml:space="preserve">50% using a </w:t>
      </w:r>
      <w:r w:rsidR="0068460F" w:rsidRPr="00721F05">
        <w:t xml:space="preserve">2-tail </w:t>
      </w:r>
      <w:r w:rsidR="003003C7" w:rsidRPr="00721F05">
        <w:t>proportions test.</w:t>
      </w:r>
      <w:r w:rsidR="00E8137A">
        <w:t xml:space="preserve"> In addition, we measured the </w:t>
      </w:r>
      <w:r w:rsidR="00DB303F">
        <w:t xml:space="preserve">waiting </w:t>
      </w:r>
      <w:r w:rsidR="00E8137A">
        <w:t xml:space="preserve">time </w:t>
      </w:r>
      <w:r w:rsidR="00DB303F">
        <w:t xml:space="preserve">for </w:t>
      </w:r>
      <w:r w:rsidR="00E8137A">
        <w:t xml:space="preserve">adaptation in populations homogenous at the modifier loci </w:t>
      </w:r>
      <w:r w:rsidR="00E8137A" w:rsidRPr="00DB303F">
        <w:rPr>
          <w:highlight w:val="yellow"/>
        </w:rPr>
        <w:t xml:space="preserve">and the fitness </w:t>
      </w:r>
      <w:r w:rsidR="00DB303F" w:rsidRPr="00DB303F">
        <w:rPr>
          <w:highlight w:val="yellow"/>
        </w:rPr>
        <w:t xml:space="preserve">dynamics </w:t>
      </w:r>
      <w:r w:rsidR="00E8137A" w:rsidRPr="00DB303F">
        <w:rPr>
          <w:highlight w:val="yellow"/>
        </w:rPr>
        <w:t>during the adaptation process.</w:t>
      </w:r>
      <w:r w:rsidR="00E8137A">
        <w:t xml:space="preserve"> </w:t>
      </w:r>
    </w:p>
    <w:p w:rsidR="0096305D" w:rsidRPr="00721F05" w:rsidRDefault="0096305D" w:rsidP="0096305D">
      <w:pPr>
        <w:pStyle w:val="Heading2"/>
        <w:rPr>
          <w:rFonts w:asciiTheme="minorHAnsi" w:hAnsiTheme="minorHAnsi"/>
        </w:rPr>
      </w:pPr>
      <w:r w:rsidRPr="00721F05">
        <w:rPr>
          <w:rFonts w:asciiTheme="minorHAnsi" w:hAnsiTheme="minorHAnsi"/>
        </w:rPr>
        <w:t>Evolution of SIM in the presence of recombination</w:t>
      </w:r>
    </w:p>
    <w:p w:rsidR="0096305D" w:rsidRPr="00721F05" w:rsidRDefault="0096305D" w:rsidP="00F33150">
      <w:r w:rsidRPr="00721F05">
        <w:fldChar w:fldCharType="begin"/>
      </w:r>
      <w:r w:rsidRPr="00721F05">
        <w:instrText xml:space="preserve"> REF _Ref370053574 \h  \* MERGEFORMAT </w:instrText>
      </w:r>
      <w:r w:rsidRPr="00721F05">
        <w:fldChar w:fldCharType="separate"/>
      </w:r>
      <w:r w:rsidR="00F33150" w:rsidRPr="00721F05">
        <w:t xml:space="preserve">Figure </w:t>
      </w:r>
      <w:r w:rsidR="00F33150">
        <w:rPr>
          <w:cs/>
        </w:rPr>
        <w:t>‎</w:t>
      </w:r>
      <w:r w:rsidR="00F33150">
        <w:rPr>
          <w:noProof/>
        </w:rPr>
        <w:t>1</w:t>
      </w:r>
      <w:r w:rsidRPr="00721F05">
        <w:fldChar w:fldCharType="end"/>
      </w:r>
      <w:r w:rsidRPr="00721F05">
        <w:t xml:space="preserve"> shows the </w:t>
      </w:r>
      <w:r w:rsidR="00F33150">
        <w:t xml:space="preserve">fixation probability </w:t>
      </w:r>
      <w:r w:rsidRPr="00721F05">
        <w:t xml:space="preserve">of constitutive (CM; </w:t>
      </w:r>
      <w:r w:rsidR="00F33150">
        <w:t xml:space="preserve">dashed </w:t>
      </w:r>
      <w:r w:rsidRPr="00721F05">
        <w:t xml:space="preserve">red) and stress-induced mutators (SIM; </w:t>
      </w:r>
      <w:r w:rsidR="00F33150">
        <w:t>solid blue</w:t>
      </w:r>
      <w:r w:rsidRPr="00721F05">
        <w:t xml:space="preserve">) under a range of recombination rates, starting with the low rates measured in </w:t>
      </w:r>
      <w:r w:rsidRPr="00721F05">
        <w:rPr>
          <w:i/>
          <w:iCs/>
        </w:rPr>
        <w:t>E. coli</w:t>
      </w:r>
      <w:r w:rsidRPr="00721F05">
        <w:t xml:space="preserve"> and up to the high rates measured in </w:t>
      </w:r>
      <w:r w:rsidRPr="00721F05">
        <w:rPr>
          <w:i/>
          <w:iCs/>
        </w:rPr>
        <w:t>H. pylori</w:t>
      </w:r>
      <w:r w:rsidRPr="00721F05">
        <w:t xml:space="preserve"> and </w:t>
      </w:r>
      <w:r w:rsidRPr="00721F05">
        <w:rPr>
          <w:i/>
          <w:iCs/>
        </w:rPr>
        <w:t xml:space="preserve">S. </w:t>
      </w:r>
      <w:proofErr w:type="spellStart"/>
      <w:r w:rsidRPr="00721F05">
        <w:rPr>
          <w:i/>
          <w:iCs/>
        </w:rPr>
        <w:t>cerevisiae</w:t>
      </w:r>
      <w:proofErr w:type="spellEnd"/>
      <w:r w:rsidRPr="00721F05">
        <w:t xml:space="preserve"> [REF]. The figure shows that</w:t>
      </w:r>
      <w:r w:rsidR="008B66B5">
        <w:t xml:space="preserve"> recombination reduces the fixation of both mutators, as shown before for CM </w:t>
      </w:r>
      <w:r w:rsidR="008B66B5">
        <w:fldChar w:fldCharType="begin" w:fldLock="1"/>
      </w:r>
      <w:r w:rsidR="00234877">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8B66B5">
        <w:fldChar w:fldCharType="separate"/>
      </w:r>
      <w:r w:rsidR="008B66B5" w:rsidRPr="008B66B5">
        <w:rPr>
          <w:noProof/>
        </w:rPr>
        <w:t>(Tenaillon et al. 2000)</w:t>
      </w:r>
      <w:r w:rsidR="008B66B5">
        <w:fldChar w:fldCharType="end"/>
      </w:r>
      <w:r w:rsidR="008B66B5">
        <w:t>. However,</w:t>
      </w:r>
      <w:r w:rsidRPr="00721F05">
        <w:t xml:space="preserve"> SIM </w:t>
      </w:r>
      <w:r w:rsidR="008B66B5">
        <w:t>is</w:t>
      </w:r>
      <w:r w:rsidR="00F33150">
        <w:t xml:space="preserve"> always more successful than CM</w:t>
      </w:r>
      <w:r w:rsidR="008D4F11">
        <w:t>,</w:t>
      </w:r>
      <w:r w:rsidR="008B66B5">
        <w:t xml:space="preserve"> and it </w:t>
      </w:r>
      <w:r w:rsidR="00EC01A4" w:rsidRPr="00721F05">
        <w:t xml:space="preserve">can be favored by selection in the presence of </w:t>
      </w:r>
      <w:r w:rsidR="008B66B5">
        <w:t xml:space="preserve">mild </w:t>
      </w:r>
      <w:r w:rsidR="00EC01A4" w:rsidRPr="00721F05">
        <w:t>recombination</w:t>
      </w:r>
      <w:r w:rsidR="008B66B5">
        <w:t>,</w:t>
      </w:r>
      <w:r w:rsidR="00CB6A9A" w:rsidRPr="00721F05">
        <w:t xml:space="preserve"> even when CM </w:t>
      </w:r>
      <w:r w:rsidR="008B66B5">
        <w:t>cannot.</w:t>
      </w:r>
    </w:p>
    <w:p w:rsidR="002F40E4" w:rsidRDefault="007E056A" w:rsidP="002F40E4">
      <w:pPr>
        <w:jc w:val="center"/>
      </w:pPr>
      <w:r>
        <w:rPr>
          <w:noProof/>
          <w:lang w:bidi="ar-SA"/>
        </w:rPr>
        <w:lastRenderedPageBreak/>
        <w:drawing>
          <wp:inline distT="0" distB="0" distL="0" distR="0" wp14:anchorId="129DE4E1" wp14:editId="4E62358C">
            <wp:extent cx="3657600" cy="5486400"/>
            <wp:effectExtent l="0" t="0" r="0" b="0"/>
            <wp:docPr id="17" name="Picture 17" descr="D:\workspace\mamba\simarba\analysis\invasion_SIMvsCM_pop_1e6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workspace\mamba\simarba\analysis\invasion_SIMvsCM_pop_1e6_2014-02-26.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2F40E4" w:rsidRDefault="002F40E4" w:rsidP="00F33150">
      <w:pPr>
        <w:pStyle w:val="Caption"/>
        <w:jc w:val="center"/>
      </w:pPr>
      <w:bookmarkStart w:id="14" w:name="h.pb2tvb9wvzww"/>
      <w:bookmarkStart w:id="15" w:name="_Ref370053574"/>
      <w:bookmarkStart w:id="16" w:name="_Toc336511473"/>
      <w:bookmarkEnd w:id="14"/>
      <w:r w:rsidRPr="00721F05">
        <w:t xml:space="preserve">Figure </w:t>
      </w:r>
      <w:fldSimple w:instr=" SEQ Figure \* ARABIC ">
        <w:r w:rsidR="006E5183">
          <w:rPr>
            <w:noProof/>
          </w:rPr>
          <w:t>1</w:t>
        </w:r>
      </w:fldSimple>
      <w:bookmarkEnd w:id="15"/>
      <w:r w:rsidRPr="00721F05">
        <w:t xml:space="preserve"> </w:t>
      </w:r>
      <w:r w:rsidR="00D612CB">
        <w:t xml:space="preserve">- </w:t>
      </w:r>
      <w:r w:rsidR="00D612CB" w:rsidRPr="00D612CB">
        <w:t>invasion_SIMvsCM_pop_1e6_2014-02-23</w:t>
      </w:r>
    </w:p>
    <w:p w:rsidR="002F40E4" w:rsidRDefault="002F40E4" w:rsidP="000151FE"/>
    <w:p w:rsidR="00D612CB" w:rsidRDefault="009E0856" w:rsidP="00BE6BF6">
      <w:r>
        <w:t xml:space="preserve">Why is </w:t>
      </w:r>
      <w:r w:rsidR="00472A91" w:rsidRPr="00721F05">
        <w:t xml:space="preserve">SIM </w:t>
      </w:r>
      <w:r>
        <w:t xml:space="preserve">advantageous when </w:t>
      </w:r>
      <w:r w:rsidR="00472A91" w:rsidRPr="00721F05">
        <w:t>CM</w:t>
      </w:r>
      <w:r>
        <w:t xml:space="preserve"> is not</w:t>
      </w:r>
      <w:r w:rsidR="00472A91" w:rsidRPr="00721F05">
        <w:t xml:space="preserve">? </w:t>
      </w:r>
      <w:r w:rsidR="00D612CB">
        <w:fldChar w:fldCharType="begin"/>
      </w:r>
      <w:r w:rsidR="00D612CB">
        <w:instrText xml:space="preserve"> REF _Ref381104804 \h </w:instrText>
      </w:r>
      <w:r w:rsidR="00D612CB">
        <w:fldChar w:fldCharType="separate"/>
      </w:r>
      <w:r w:rsidR="00F33150">
        <w:t xml:space="preserve">Figure </w:t>
      </w:r>
      <w:r w:rsidR="00F33150">
        <w:rPr>
          <w:noProof/>
        </w:rPr>
        <w:t>2</w:t>
      </w:r>
      <w:r w:rsidR="00D612CB">
        <w:fldChar w:fldCharType="end"/>
      </w:r>
      <w:r w:rsidR="00D612CB">
        <w:t xml:space="preserve"> shows that when 9 out of 10 mutations are delet</w:t>
      </w:r>
      <w:r>
        <w:t xml:space="preserve">erious (β=0.1; </w:t>
      </w:r>
      <w:r w:rsidR="008D4F11">
        <w:t>1</w:t>
      </w:r>
      <w:r w:rsidR="008D4F11" w:rsidRPr="008D4F11">
        <w:rPr>
          <w:vertAlign w:val="superscript"/>
        </w:rPr>
        <w:t>st</w:t>
      </w:r>
      <w:r w:rsidR="008D4F11">
        <w:t xml:space="preserve"> and 3</w:t>
      </w:r>
      <w:r w:rsidR="008D4F11" w:rsidRPr="008D4F11">
        <w:rPr>
          <w:vertAlign w:val="superscript"/>
        </w:rPr>
        <w:t>rd</w:t>
      </w:r>
      <w:r w:rsidR="008D4F11">
        <w:t xml:space="preserve"> </w:t>
      </w:r>
      <w:r>
        <w:t>panel</w:t>
      </w:r>
      <w:r w:rsidR="008D4F11">
        <w:t>s from the left</w:t>
      </w:r>
      <w:r>
        <w:t>) SIM fixation is</w:t>
      </w:r>
      <w:r w:rsidR="00D612CB">
        <w:t xml:space="preserve"> </w:t>
      </w:r>
      <w:r>
        <w:t>more likely than CM fixation</w:t>
      </w:r>
      <w:r w:rsidR="00D612CB">
        <w:t xml:space="preserve">. However, when all mutations are beneficial (β=1; </w:t>
      </w:r>
      <w:r w:rsidR="008D4F11">
        <w:t>2</w:t>
      </w:r>
      <w:r w:rsidR="008D4F11" w:rsidRPr="008D4F11">
        <w:rPr>
          <w:vertAlign w:val="superscript"/>
        </w:rPr>
        <w:t>nd</w:t>
      </w:r>
      <w:r w:rsidR="008D4F11">
        <w:t xml:space="preserve"> and 4</w:t>
      </w:r>
      <w:r w:rsidR="008D4F11" w:rsidRPr="008D4F11">
        <w:rPr>
          <w:vertAlign w:val="superscript"/>
        </w:rPr>
        <w:t>th</w:t>
      </w:r>
      <w:r w:rsidR="008D4F11">
        <w:t xml:space="preserve"> </w:t>
      </w:r>
      <w:r w:rsidR="00D612CB">
        <w:t>panel</w:t>
      </w:r>
      <w:r w:rsidR="008D4F11">
        <w:t>s from the left</w:t>
      </w:r>
      <w:r w:rsidR="00D612CB">
        <w:t>), there is no difference between SIM and CM</w:t>
      </w:r>
      <w:r>
        <w:t xml:space="preserve"> fixation. This suggests </w:t>
      </w:r>
      <w:r w:rsidR="00D612CB">
        <w:t xml:space="preserve">that </w:t>
      </w:r>
      <w:r w:rsidR="00D612CB" w:rsidRPr="00BE6BF6">
        <w:rPr>
          <w:b/>
          <w:bCs/>
        </w:rPr>
        <w:t xml:space="preserve">SIM </w:t>
      </w:r>
      <w:r w:rsidRPr="00BE6BF6">
        <w:rPr>
          <w:b/>
          <w:bCs/>
        </w:rPr>
        <w:t xml:space="preserve">is advantageous </w:t>
      </w:r>
      <w:r w:rsidR="00D612CB" w:rsidRPr="00BE6BF6">
        <w:rPr>
          <w:b/>
          <w:bCs/>
        </w:rPr>
        <w:t xml:space="preserve">over CM </w:t>
      </w:r>
      <w:r w:rsidRPr="00BE6BF6">
        <w:rPr>
          <w:b/>
          <w:bCs/>
        </w:rPr>
        <w:t xml:space="preserve">because </w:t>
      </w:r>
      <w:r w:rsidR="00D612CB" w:rsidRPr="00BE6BF6">
        <w:rPr>
          <w:b/>
          <w:bCs/>
        </w:rPr>
        <w:t>it generate</w:t>
      </w:r>
      <w:r w:rsidRPr="00BE6BF6">
        <w:rPr>
          <w:b/>
          <w:bCs/>
        </w:rPr>
        <w:t>s</w:t>
      </w:r>
      <w:r w:rsidR="00D612CB" w:rsidRPr="00BE6BF6">
        <w:rPr>
          <w:b/>
          <w:bCs/>
        </w:rPr>
        <w:t xml:space="preserve"> </w:t>
      </w:r>
      <w:r w:rsidRPr="00BE6BF6">
        <w:rPr>
          <w:b/>
          <w:bCs/>
        </w:rPr>
        <w:t xml:space="preserve">less </w:t>
      </w:r>
      <w:r w:rsidR="00D612CB" w:rsidRPr="00BE6BF6">
        <w:rPr>
          <w:b/>
          <w:bCs/>
        </w:rPr>
        <w:t>deleterious mutations due to lower mutation rates in adapted individuals</w:t>
      </w:r>
      <w:r w:rsidR="00BE6BF6">
        <w:t>, especially between adaptation events</w:t>
      </w:r>
      <w:r w:rsidR="00D612CB">
        <w:t xml:space="preserve">. Alternatively, </w:t>
      </w:r>
      <w:r w:rsidR="00BE6BF6">
        <w:t>it</w:t>
      </w:r>
      <w:r w:rsidR="00D612CB">
        <w:t xml:space="preserve"> could be that SIM purges deleterious mutations more </w:t>
      </w:r>
      <w:r w:rsidR="00BE6BF6">
        <w:t>efficiently than CM;</w:t>
      </w:r>
      <w:r>
        <w:t xml:space="preserve"> </w:t>
      </w:r>
      <w:r w:rsidR="00BE6BF6">
        <w:t xml:space="preserve">however, </w:t>
      </w:r>
      <w:r>
        <w:t xml:space="preserve">we have </w:t>
      </w:r>
      <w:r w:rsidR="00BE6BF6">
        <w:t xml:space="preserve">previously </w:t>
      </w:r>
      <w:r>
        <w:t xml:space="preserve">shown </w:t>
      </w:r>
      <w:r>
        <w:fldChar w:fldCharType="begin" w:fldLock="1"/>
      </w:r>
      <w:r w:rsidR="00234877">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fldChar w:fldCharType="separate"/>
      </w:r>
      <w:r w:rsidRPr="009E0856">
        <w:rPr>
          <w:noProof/>
        </w:rPr>
        <w:t>(Ram and Hadany 2012)</w:t>
      </w:r>
      <w:r>
        <w:fldChar w:fldCharType="end"/>
      </w:r>
      <w:r>
        <w:t xml:space="preserve"> that </w:t>
      </w:r>
      <w:r w:rsidR="00BE6BF6">
        <w:t xml:space="preserve">SIM doesn't affect the purging </w:t>
      </w:r>
      <w:r>
        <w:t>of deleterious mutations in a constant environment</w:t>
      </w:r>
      <w:r w:rsidR="00D612CB">
        <w:t>.</w:t>
      </w:r>
    </w:p>
    <w:p w:rsidR="00D612CB" w:rsidRDefault="003A0243" w:rsidP="00D612CB">
      <w:pPr>
        <w:keepNext/>
        <w:jc w:val="center"/>
      </w:pPr>
      <w:r>
        <w:rPr>
          <w:noProof/>
          <w:lang w:bidi="ar-SA"/>
        </w:rPr>
        <w:lastRenderedPageBreak/>
        <w:drawing>
          <wp:inline distT="0" distB="0" distL="0" distR="0" wp14:anchorId="61A83FAF" wp14:editId="0E9FFEA9">
            <wp:extent cx="5486400" cy="5486400"/>
            <wp:effectExtent l="0" t="0" r="0" b="0"/>
            <wp:docPr id="2" name="Picture 2" descr="D:\workspace\mamba\simarba\analysis\invasion_SIMvsCMvsNM_pop_1e5_1e6_2014-03-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mamba\simarba\analysis\invasion_SIMvsCMvsNM_pop_1e5_1e6_2014-03-09.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D612CB" w:rsidRDefault="00D612CB" w:rsidP="003A0243">
      <w:pPr>
        <w:pStyle w:val="Caption"/>
        <w:jc w:val="center"/>
      </w:pPr>
      <w:bookmarkStart w:id="17" w:name="_Ref381104804"/>
      <w:r>
        <w:t xml:space="preserve">Figure </w:t>
      </w:r>
      <w:fldSimple w:instr=" SEQ Figure \* ARABIC ">
        <w:r w:rsidR="006E5183">
          <w:rPr>
            <w:noProof/>
          </w:rPr>
          <w:t>2</w:t>
        </w:r>
      </w:fldSimple>
      <w:bookmarkEnd w:id="17"/>
      <w:r>
        <w:t xml:space="preserve"> - </w:t>
      </w:r>
      <w:r w:rsidR="003A0243" w:rsidRPr="003A0243">
        <w:t>invasion_SIMvsCMvsNM_pop_1e5_1e6_2014-03-09</w:t>
      </w:r>
    </w:p>
    <w:p w:rsidR="0051712D" w:rsidRDefault="0051712D" w:rsidP="0051712D"/>
    <w:p w:rsidR="002A5C34" w:rsidRDefault="00BE6BF6" w:rsidP="00DF3F12">
      <w:r>
        <w:t>We further studied</w:t>
      </w:r>
      <w:r w:rsidR="002A5C34">
        <w:t xml:space="preserve"> the advantage of SIM </w:t>
      </w:r>
      <w:r>
        <w:t xml:space="preserve">by </w:t>
      </w:r>
      <w:r w:rsidR="002A5C34">
        <w:t>the introduction of "recombination barriers"</w:t>
      </w:r>
      <w:r w:rsidR="0027187C">
        <w:t xml:space="preserve"> </w:t>
      </w:r>
      <w:r w:rsidR="0027187C">
        <w:fldChar w:fldCharType="begin" w:fldLock="1"/>
      </w:r>
      <w:r w:rsidR="00234877">
        <w:instrText>ADDIN CSL_CITATION { "citationItems" : [ { "id" : "ITEM-1", "itemData" : { "DOI" : "10.1016/j.mib.2011.07.027", "ISSN" : "1879-0364", "PMID" : "21856213", "abstract" : "Gene acquisition by lateral gene transfer (LGT) is an important mechanism for natural variation among prokaryotes. Laboratory experiments show that protein-coding genes can be laterally transferred extremely fast among microbial cells, inherited to most of their descendants, and adapt to a new regulatory regime within a short time. Recent advance in the phylogenetic analysis of microbial genomes using networks approach reveals a substantial impact of LGT during microbial genome evolution. Phylogenomic networks of LGT among prokaryotes reconstructed from completely sequenced genomes uncover barriers to LGT in multiple levels. Here we discuss the kinds of barriers to gene acquisition in nature including physical barriers for gene transfer between cells, genomic barriers for the integration of acquired DNA, and functional barriers for the acquisition of new genes.", "author" : [ { "dropping-particle" : "", "family" : "Popa", "given" : "Ovidiu", "non-dropping-particle" : "", "parse-names" : false, "suffix" : "" }, { "dropping-particle" : "", "family" : "Dagan", "given" : "Tal", "non-dropping-particle" : "", "parse-names" : false, "suffix" : "" } ], "container-title" : "Current opinion in microbiology", "id" : "ITEM-1", "issue" : "5", "issued" : { "date-parts" : [ [ "2011", "10" ] ] }, "page" : "615-23", "publisher" : "Elsevier Ltd", "title" : "Trends and barriers to lateral gene transfer in prokaryotes.", "type" : "article-journal", "volume" : "14" }, "uris" : [ "http://www.mendeley.com/documents/?uuid=dc339bc3-991b-4714-adf3-f6505349cc47" ] } ], "mendeley" : { "previouslyFormattedCitation" : "(Popa and Dagan 2011)" }, "properties" : { "noteIndex" : 0 }, "schema" : "https://github.com/citation-style-language/schema/raw/master/csl-citation.json" }</w:instrText>
      </w:r>
      <w:r w:rsidR="0027187C">
        <w:fldChar w:fldCharType="separate"/>
      </w:r>
      <w:r w:rsidR="0027187C" w:rsidRPr="0027187C">
        <w:rPr>
          <w:noProof/>
        </w:rPr>
        <w:t>(Popa and Dagan 2011)</w:t>
      </w:r>
      <w:r w:rsidR="0027187C">
        <w:fldChar w:fldCharType="end"/>
      </w:r>
      <w:r>
        <w:t>, which</w:t>
      </w:r>
      <w:r w:rsidR="002A5C34">
        <w:t xml:space="preserve"> </w:t>
      </w:r>
      <w:r>
        <w:t xml:space="preserve">prevent </w:t>
      </w:r>
      <w:r w:rsidR="002A5C34">
        <w:t xml:space="preserve">recombination </w:t>
      </w:r>
      <w:r>
        <w:t xml:space="preserve">between </w:t>
      </w:r>
      <w:r w:rsidR="002A5C34">
        <w:t xml:space="preserve">individuals with </w:t>
      </w:r>
      <w:r>
        <w:t xml:space="preserve">different modifier alleles; </w:t>
      </w:r>
      <w:r w:rsidR="002A5C34">
        <w:t xml:space="preserve"> </w:t>
      </w:r>
      <w:r>
        <w:t>specifically, they prevent</w:t>
      </w:r>
      <w:r w:rsidR="002A5C34">
        <w:t xml:space="preserve"> individuals with non-mutator alleles from "stealing</w:t>
      </w:r>
      <w:r>
        <w:t>" beneficial mutators and therefore allow</w:t>
      </w:r>
      <w:r w:rsidR="002A5C34">
        <w:t xml:space="preserve"> mutator alleles to "hitch-hike" with their beneficial mutations </w:t>
      </w:r>
      <w:r w:rsidR="002A5C34">
        <w:fldChar w:fldCharType="begin" w:fldLock="1"/>
      </w:r>
      <w:r w:rsidR="00234877">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n        From Duplicate 1 ( \n        \n          The hitch-hiking effect of a favourable gene\n        \n         - Maynard Smith, John; Haigh, John )\n\n        \n        \n\n        From Duplicate 1 ( \n        \n        \n          The hitch-hiking effect of a favourable gene\n        \n        \n         - Smith, John Maynard; Haigh, John )\n\n        \n        \n\n        From Duplicate 1 ( \n        \n        \n          The hitch-hiking effect of a favourable gene.\n        \n        \n         - Maynard Smith, John; Haigh, John; Smith, John Maynard; Haigh, John; Maynard Smith, John; Haigh, John )\n\n        \n        \n\n        From Duplicate 3 ( \n        \n        \n          The hitch-hiking effect of a favourable gene.\n        \n        \n         - Maynard Smith, John; Haigh, John )\n\n        \n        \n\n        From Duplicate 2 ( \n        \n        \n          The hitch-hiking effect of a favourable gene\n        \n        \n         - Maynard Smith, John; Haigh, John )\n\n        \n        \n\n        \n\n        \n\n        \n\n        \n\n        \n\n        \n\n        From Duplicate 2 ( \n        \n        \n          The hitch-hiking effect of a favourable gene.\n        \n        \n         - Maynard Smith, John; Haigh, John )\n\n        \n        \n\n        From Duplicate 2 ( \n        \n        \n          The hitch-hiking effect of a favourable gene\n        \n        \n         - Maynard Smith, John; Haigh, John )\n\n        \n        \n\n        \n\n        \n\n        \n\n        \n\n        \n\n        \n\n        From Duplicate 3 ( \n        \n        \n          The hitch-hiking effect of a favourable gene.\n        \n        \n         - Maynard Smith, John; Haigh, John )\n\n        \n        \n\n        From Duplicate 2 ( \n        \n        \n          The hitch-hiking effect of a favourable gene\n        \n        \n         - Maynard Smith, John; Haigh, John )\n\n        \n        \n\n        \n\n        \n\n        \n\n        \n\n        \n\n        \n\n      ", "page" : "23-35", "title" : "The hitch-hiking effect of a favourable gene", "type" : "article-journal", "volume" : "23" }, "uris" : [ "http://www.mendeley.com/documents/?uuid=8a0e66b5-45ef-44c6-b8d8-9eafffe9c970" ] } ], "mendeley" : { "previouslyFormattedCitation" : "(Maynard Smith and Haigh 1974)" }, "properties" : { "noteIndex" : 0 }, "schema" : "https://github.com/citation-style-language/schema/raw/master/csl-citation.json" }</w:instrText>
      </w:r>
      <w:r w:rsidR="002A5C34">
        <w:fldChar w:fldCharType="separate"/>
      </w:r>
      <w:r w:rsidRPr="00BE6BF6">
        <w:rPr>
          <w:noProof/>
        </w:rPr>
        <w:t>(Maynard Smith and Haigh 1974)</w:t>
      </w:r>
      <w:r w:rsidR="002A5C34">
        <w:fldChar w:fldCharType="end"/>
      </w:r>
      <w:r w:rsidR="002A5C34">
        <w:t xml:space="preserve">. </w:t>
      </w:r>
      <w:r w:rsidR="00234DD6">
        <w:t xml:space="preserve">In our simulations </w:t>
      </w:r>
      <w:r w:rsidR="002A5C34">
        <w:t>"recombination barriers" do not have a significant effect on the dynamics</w:t>
      </w:r>
      <w:r w:rsidR="00234DD6">
        <w:t xml:space="preserve"> (Figure S2)</w:t>
      </w:r>
      <w:r w:rsidR="002A5C34">
        <w:t xml:space="preserve">, </w:t>
      </w:r>
      <w:r w:rsidR="002A5C34" w:rsidRPr="00234DD6">
        <w:rPr>
          <w:b/>
          <w:bCs/>
        </w:rPr>
        <w:t xml:space="preserve">suggesting </w:t>
      </w:r>
      <w:r w:rsidR="00DF3F12">
        <w:rPr>
          <w:b/>
          <w:bCs/>
        </w:rPr>
        <w:t xml:space="preserve">that </w:t>
      </w:r>
      <w:r w:rsidR="002A5C34" w:rsidRPr="00234DD6">
        <w:rPr>
          <w:b/>
          <w:bCs/>
        </w:rPr>
        <w:t>the effect of recombination on "hitch-hiking"</w:t>
      </w:r>
      <w:r w:rsidR="00DF3F12">
        <w:rPr>
          <w:b/>
          <w:bCs/>
        </w:rPr>
        <w:t xml:space="preserve"> is not very strong</w:t>
      </w:r>
      <w:r w:rsidR="002A5C34" w:rsidRPr="00234DD6">
        <w:rPr>
          <w:b/>
          <w:bCs/>
        </w:rPr>
        <w:t xml:space="preserve"> and th</w:t>
      </w:r>
      <w:r w:rsidR="00DF3F12">
        <w:rPr>
          <w:b/>
          <w:bCs/>
        </w:rPr>
        <w:t>at</w:t>
      </w:r>
      <w:r w:rsidR="00234DD6">
        <w:rPr>
          <w:b/>
          <w:bCs/>
        </w:rPr>
        <w:t xml:space="preserve"> horizontal</w:t>
      </w:r>
      <w:r w:rsidR="002A5C34" w:rsidRPr="00234DD6">
        <w:rPr>
          <w:b/>
          <w:bCs/>
        </w:rPr>
        <w:t xml:space="preserve"> transfer of beneficial mutations between sub-populations </w:t>
      </w:r>
      <w:r w:rsidR="00DF3F12">
        <w:rPr>
          <w:b/>
          <w:bCs/>
        </w:rPr>
        <w:t xml:space="preserve">of different modifier alleles does not </w:t>
      </w:r>
      <w:r w:rsidR="00DF3F12" w:rsidRPr="00DF3F12">
        <w:rPr>
          <w:b/>
          <w:bCs/>
        </w:rPr>
        <w:t>have a considerable effect on the dynamics</w:t>
      </w:r>
      <w:r w:rsidR="002A5C34" w:rsidRPr="00DF3F12">
        <w:rPr>
          <w:b/>
          <w:bCs/>
        </w:rPr>
        <w:t>.</w:t>
      </w:r>
    </w:p>
    <w:p w:rsidR="0051712D" w:rsidRDefault="00BE3F10" w:rsidP="00DF3F12">
      <w:r>
        <w:t>The effect of population size on the dynamics is explored in Figure 3</w:t>
      </w:r>
      <w:r w:rsidR="005D47D6">
        <w:t xml:space="preserve"> (also see Figure S1)</w:t>
      </w:r>
      <w:r>
        <w:t>. As the population size increases the effect of recombination on the fixation probability</w:t>
      </w:r>
      <w:r w:rsidR="00DF3F12">
        <w:t xml:space="preserve"> </w:t>
      </w:r>
      <w:r>
        <w:t xml:space="preserve">is stronger: with </w:t>
      </w:r>
      <w:r w:rsidR="00DF3F12">
        <w:rPr>
          <w:i/>
          <w:iCs/>
        </w:rPr>
        <w:t>N=</w:t>
      </w:r>
      <w:r>
        <w:t>10</w:t>
      </w:r>
      <w:r>
        <w:rPr>
          <w:vertAlign w:val="superscript"/>
        </w:rPr>
        <w:t>5</w:t>
      </w:r>
      <w:r>
        <w:t xml:space="preserve"> individuals</w:t>
      </w:r>
      <w:r w:rsidR="00810973">
        <w:t xml:space="preserve"> (left column)</w:t>
      </w:r>
      <w:r>
        <w:t xml:space="preserve">, recombination only mildly affects the fixation probabilities with </w:t>
      </w:r>
      <w:r w:rsidRPr="00DF3F12">
        <w:rPr>
          <w:i/>
          <w:iCs/>
        </w:rPr>
        <w:t>τ</w:t>
      </w:r>
      <w:r>
        <w:t>=10</w:t>
      </w:r>
      <w:r w:rsidR="00810973">
        <w:t xml:space="preserve"> </w:t>
      </w:r>
      <w:r w:rsidR="00810973">
        <w:lastRenderedPageBreak/>
        <w:t>(bottom row)</w:t>
      </w:r>
      <w:r>
        <w:t xml:space="preserve">; with </w:t>
      </w:r>
      <w:r w:rsidR="00DF3F12" w:rsidRPr="00DF3F12">
        <w:rPr>
          <w:i/>
          <w:iCs/>
        </w:rPr>
        <w:t>N</w:t>
      </w:r>
      <w:r w:rsidR="00DF3F12">
        <w:t>=</w:t>
      </w:r>
      <w:proofErr w:type="gramStart"/>
      <w:r w:rsidRPr="00DF3F12">
        <w:t>10</w:t>
      </w:r>
      <w:r w:rsidRPr="00DF3F12">
        <w:rPr>
          <w:vertAlign w:val="superscript"/>
        </w:rPr>
        <w:t>7</w:t>
      </w:r>
      <w:r>
        <w:t xml:space="preserve"> </w:t>
      </w:r>
      <w:r w:rsidR="00810973">
        <w:t xml:space="preserve">(right column) </w:t>
      </w:r>
      <w:r>
        <w:t>recombination</w:t>
      </w:r>
      <w:proofErr w:type="gramEnd"/>
      <w:r>
        <w:t xml:space="preserve"> has a very significant effect. For example, the fixation probability of SIM</w:t>
      </w:r>
      <w:r w:rsidR="00810973">
        <w:t xml:space="preserve"> (solid blue)</w:t>
      </w:r>
      <w:r>
        <w:t xml:space="preserve"> with </w:t>
      </w:r>
      <w:r w:rsidRPr="00DF3F12">
        <w:rPr>
          <w:i/>
          <w:iCs/>
        </w:rPr>
        <w:t>τ</w:t>
      </w:r>
      <w:r>
        <w:t>=5</w:t>
      </w:r>
      <w:r w:rsidR="00810973">
        <w:t xml:space="preserve"> (middle row)</w:t>
      </w:r>
      <w:r>
        <w:t xml:space="preserve"> and </w:t>
      </w:r>
      <w:r w:rsidRPr="00DF3F12">
        <w:rPr>
          <w:i/>
          <w:iCs/>
        </w:rPr>
        <w:t>N</w:t>
      </w:r>
      <w:r>
        <w:t>=10</w:t>
      </w:r>
      <w:r>
        <w:rPr>
          <w:vertAlign w:val="superscript"/>
        </w:rPr>
        <w:t>7</w:t>
      </w:r>
      <w:r>
        <w:t xml:space="preserve"> </w:t>
      </w:r>
      <w:r w:rsidR="00810973">
        <w:t xml:space="preserve">(right column) </w:t>
      </w:r>
      <w:r>
        <w:t xml:space="preserve">decreases from </w:t>
      </w:r>
      <w:r w:rsidR="00810973">
        <w:t>≈</w:t>
      </w:r>
      <w:r>
        <w:t xml:space="preserve">0.75 to </w:t>
      </w:r>
      <w:r w:rsidR="00810973">
        <w:t>≈</w:t>
      </w:r>
      <w:r>
        <w:t>0.31 when the recombination rate increases from 0 to 0.</w:t>
      </w:r>
      <w:r w:rsidR="00DF3F12">
        <w:t>0</w:t>
      </w:r>
      <w:r>
        <w:t>3</w:t>
      </w:r>
      <w:r w:rsidR="00DF3F12">
        <w:t xml:space="preserve"> gene conversions per individual per generation</w:t>
      </w:r>
      <w:r>
        <w:t xml:space="preserve">, whereas there is no effect at all with </w:t>
      </w:r>
      <w:r w:rsidRPr="00DF3F12">
        <w:rPr>
          <w:i/>
          <w:iCs/>
        </w:rPr>
        <w:t>N</w:t>
      </w:r>
      <w:r>
        <w:t>=10</w:t>
      </w:r>
      <w:r>
        <w:rPr>
          <w:vertAlign w:val="superscript"/>
        </w:rPr>
        <w:t>5</w:t>
      </w:r>
      <w:r w:rsidR="00810973">
        <w:t xml:space="preserve"> (left column)</w:t>
      </w:r>
      <w:r>
        <w:t>. This effect is similar for SIM and CM</w:t>
      </w:r>
      <w:r w:rsidR="00184999">
        <w:t xml:space="preserve"> and is consistent with results for CM </w:t>
      </w:r>
      <w:r w:rsidR="00DF3F12">
        <w:t xml:space="preserve">by </w:t>
      </w:r>
      <w:proofErr w:type="spellStart"/>
      <w:r w:rsidR="00DF3F12">
        <w:t>Tenaillon</w:t>
      </w:r>
      <w:proofErr w:type="spellEnd"/>
      <w:r w:rsidR="00DF3F12">
        <w:t xml:space="preserve"> et al. </w:t>
      </w:r>
      <w:r w:rsidR="00184999">
        <w:fldChar w:fldCharType="begin" w:fldLock="1"/>
      </w:r>
      <w:r w:rsidR="00234877">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00184999">
        <w:fldChar w:fldCharType="separate"/>
      </w:r>
      <w:r w:rsidR="00DF3F12" w:rsidRPr="00DF3F12">
        <w:rPr>
          <w:noProof/>
        </w:rPr>
        <w:t>(2000)</w:t>
      </w:r>
      <w:r w:rsidR="00184999">
        <w:fldChar w:fldCharType="end"/>
      </w:r>
      <w:r>
        <w:t>.</w:t>
      </w:r>
    </w:p>
    <w:p w:rsidR="0033647E" w:rsidRDefault="004B18D2" w:rsidP="005F5641">
      <w:r>
        <w:t>R</w:t>
      </w:r>
      <w:r w:rsidR="00DF3F12">
        <w:t xml:space="preserve">ecombination's effect on adaptation depends on the genetic </w:t>
      </w:r>
      <w:r w:rsidR="004B5703">
        <w:t xml:space="preserve">variation </w:t>
      </w:r>
      <w:r w:rsidR="00DF3F12">
        <w:t xml:space="preserve">because </w:t>
      </w:r>
      <w:r>
        <w:t>recombination</w:t>
      </w:r>
      <w:r w:rsidR="004B5703">
        <w:t xml:space="preserve"> </w:t>
      </w:r>
      <w:r w:rsidR="00DF3F12">
        <w:t>replac</w:t>
      </w:r>
      <w:r w:rsidR="005F5641">
        <w:t>es</w:t>
      </w:r>
      <w:r w:rsidR="00DF3F12">
        <w:t xml:space="preserve"> allele</w:t>
      </w:r>
      <w:r w:rsidR="005F5641">
        <w:t>s</w:t>
      </w:r>
      <w:r w:rsidR="00DF3F12">
        <w:t xml:space="preserve"> with a random </w:t>
      </w:r>
      <w:r w:rsidR="005F5641">
        <w:t xml:space="preserve">allele </w:t>
      </w:r>
      <w:r w:rsidR="00DF3F12">
        <w:t>from the population</w:t>
      </w:r>
      <w:r>
        <w:t>. Therefore,</w:t>
      </w:r>
      <w:r w:rsidR="00DF3F12">
        <w:t xml:space="preserve"> </w:t>
      </w:r>
      <w:r>
        <w:t>i</w:t>
      </w:r>
      <w:r w:rsidR="005F5641">
        <w:t>t</w:t>
      </w:r>
      <w:r>
        <w:t xml:space="preserve">s effect on adaptation </w:t>
      </w:r>
      <w:r w:rsidR="00DF3F12">
        <w:t xml:space="preserve">depends on </w:t>
      </w:r>
      <w:r>
        <w:t xml:space="preserve">the mutational </w:t>
      </w:r>
      <w:r w:rsidR="005F5641">
        <w:t>supply, which in turn depends</w:t>
      </w:r>
      <w:r>
        <w:t xml:space="preserve"> on the population size and the mutation rate</w:t>
      </w:r>
      <w:r w:rsidR="005F5641">
        <w:t>. S</w:t>
      </w:r>
      <w:r w:rsidR="00DF3F12">
        <w:t>mall populations will have a smaller number of alleles to sample from</w:t>
      </w:r>
      <w:r>
        <w:t xml:space="preserve"> and therefore </w:t>
      </w:r>
      <w:r w:rsidR="00683F62">
        <w:t xml:space="preserve">individuals will have a smaller chance of acquiring beneficial alleles by </w:t>
      </w:r>
      <w:r>
        <w:t>recombination</w:t>
      </w:r>
      <w:r w:rsidR="00DF3F12">
        <w:t>.</w:t>
      </w:r>
    </w:p>
    <w:p w:rsidR="0051712D" w:rsidRDefault="0051712D" w:rsidP="0051712D">
      <w:pPr>
        <w:keepNext/>
        <w:jc w:val="center"/>
      </w:pPr>
      <w:r>
        <w:rPr>
          <w:noProof/>
          <w:lang w:bidi="ar-SA"/>
        </w:rPr>
        <w:drawing>
          <wp:inline distT="0" distB="0" distL="0" distR="0" wp14:anchorId="39BC8B45" wp14:editId="1137B48E">
            <wp:extent cx="3657600" cy="5486400"/>
            <wp:effectExtent l="0" t="0" r="0" b="0"/>
            <wp:docPr id="6" name="Picture 6" descr="D:\workspace\mamba\simarba\analysis\invasion_SIMvsCMvsNM_pop_sizes_2014-02-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mamba\simarba\analysis\invasion_SIMvsCMvsNM_pop_sizes_2014-02-23.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1712D" w:rsidRPr="0051712D" w:rsidRDefault="0051712D" w:rsidP="0051712D">
      <w:pPr>
        <w:pStyle w:val="Caption"/>
        <w:jc w:val="center"/>
      </w:pPr>
      <w:r>
        <w:t xml:space="preserve">Figure </w:t>
      </w:r>
      <w:fldSimple w:instr=" SEQ Figure \* ARABIC ">
        <w:r w:rsidR="006E5183">
          <w:rPr>
            <w:noProof/>
          </w:rPr>
          <w:t>3</w:t>
        </w:r>
      </w:fldSimple>
      <w:r>
        <w:t xml:space="preserve"> - </w:t>
      </w:r>
      <w:r w:rsidRPr="0051712D">
        <w:t>invasion_SIMvsCMvsNM_pop_sizes_2014-02-23</w:t>
      </w:r>
    </w:p>
    <w:p w:rsidR="007B126F" w:rsidRDefault="007B126F">
      <w:pPr>
        <w:spacing w:after="200" w:line="276" w:lineRule="auto"/>
        <w:ind w:firstLine="0"/>
        <w:rPr>
          <w:rFonts w:eastAsiaTheme="majorEastAsia" w:cstheme="majorBidi"/>
          <w:b/>
          <w:bCs/>
          <w:color w:val="4F81BD" w:themeColor="accent1"/>
          <w:sz w:val="26"/>
          <w:szCs w:val="26"/>
        </w:rPr>
      </w:pPr>
      <w:r>
        <w:br w:type="page"/>
      </w:r>
    </w:p>
    <w:p w:rsidR="000151FE" w:rsidRPr="00721F05" w:rsidRDefault="000151FE" w:rsidP="00BC7E9A">
      <w:pPr>
        <w:pStyle w:val="Heading2"/>
        <w:rPr>
          <w:rFonts w:asciiTheme="minorHAnsi" w:hAnsiTheme="minorHAnsi"/>
        </w:rPr>
      </w:pPr>
      <w:r w:rsidRPr="00721F05">
        <w:rPr>
          <w:rFonts w:asciiTheme="minorHAnsi" w:hAnsiTheme="minorHAnsi"/>
        </w:rPr>
        <w:lastRenderedPageBreak/>
        <w:t xml:space="preserve">Co-evolution of mutators and </w:t>
      </w:r>
      <w:r w:rsidR="00BC7E9A">
        <w:rPr>
          <w:rFonts w:asciiTheme="minorHAnsi" w:hAnsiTheme="minorHAnsi"/>
        </w:rPr>
        <w:t>recombination modifiers</w:t>
      </w:r>
    </w:p>
    <w:p w:rsidR="000151FE" w:rsidRDefault="00D0044C" w:rsidP="00D0044C">
      <w:r>
        <w:t xml:space="preserve">Next, we considered the fixation of recombination modifiers – alleles that increase the recombination rate </w:t>
      </w:r>
      <w:r w:rsidR="00BC7E9A">
        <w:t>(</w:t>
      </w:r>
      <w:r w:rsidR="00CD0D70">
        <w:t>Figure 4</w:t>
      </w:r>
      <w:r w:rsidR="00BC7E9A">
        <w:t>).</w:t>
      </w:r>
      <w:r w:rsidR="00CD0D70">
        <w:t xml:space="preserve"> Both </w:t>
      </w:r>
      <w:r w:rsidR="000151FE" w:rsidRPr="00721F05">
        <w:t>constitutive</w:t>
      </w:r>
      <w:r w:rsidR="00CD0D70">
        <w:t xml:space="preserve"> </w:t>
      </w:r>
      <w:r w:rsidR="00BC7E9A">
        <w:t xml:space="preserve">recombination modifiers </w:t>
      </w:r>
      <w:r w:rsidR="00CD0D70">
        <w:t>(CR</w:t>
      </w:r>
      <w:r w:rsidR="00810973">
        <w:t xml:space="preserve">; dashed </w:t>
      </w:r>
      <w:r w:rsidR="00184999">
        <w:t>purple</w:t>
      </w:r>
      <w:r w:rsidR="00CD0D70">
        <w:t xml:space="preserve">) and stress-induced </w:t>
      </w:r>
      <w:r w:rsidR="00BC7E9A">
        <w:t xml:space="preserve">recombination modifiers </w:t>
      </w:r>
      <w:r w:rsidR="000151FE" w:rsidRPr="00721F05">
        <w:t>(SIR</w:t>
      </w:r>
      <w:r w:rsidR="00810973">
        <w:t xml:space="preserve">; solid </w:t>
      </w:r>
      <w:r w:rsidR="00184999">
        <w:t>orange</w:t>
      </w:r>
      <w:r w:rsidR="000151FE" w:rsidRPr="00721F05">
        <w:t>)</w:t>
      </w:r>
      <w:r w:rsidR="00CD0D70">
        <w:t xml:space="preserve"> w</w:t>
      </w:r>
      <w:r w:rsidR="00BC7E9A">
        <w:t xml:space="preserve">in competitions against </w:t>
      </w:r>
      <w:proofErr w:type="spellStart"/>
      <w:r w:rsidR="00BC7E9A">
        <w:t>wildtype</w:t>
      </w:r>
      <w:proofErr w:type="spellEnd"/>
      <w:r w:rsidR="00BC7E9A">
        <w:t xml:space="preserve"> m</w:t>
      </w:r>
      <w:r>
        <w:t xml:space="preserve">odifiers (NR), </w:t>
      </w:r>
      <w:r w:rsidR="00BC7E9A">
        <w:t>which hav</w:t>
      </w:r>
      <w:r>
        <w:t>e a basal rate of recombination;</w:t>
      </w:r>
      <w:r w:rsidR="00BC7E9A">
        <w:t xml:space="preserve"> </w:t>
      </w:r>
      <w:r>
        <w:t>t</w:t>
      </w:r>
      <w:r w:rsidR="00BC7E9A">
        <w:t xml:space="preserve">he recombination modifiers' </w:t>
      </w:r>
      <w:r w:rsidR="00CD0D70">
        <w:t xml:space="preserve">advantage increases with the </w:t>
      </w:r>
      <w:r>
        <w:t>basal</w:t>
      </w:r>
      <w:r w:rsidR="00BC7E9A">
        <w:t xml:space="preserve"> </w:t>
      </w:r>
      <w:r w:rsidR="00CD0D70">
        <w:t xml:space="preserve">recombination rate and </w:t>
      </w:r>
      <w:r>
        <w:t xml:space="preserve">with </w:t>
      </w:r>
      <w:r w:rsidR="00CD0D70">
        <w:t>the population size</w:t>
      </w:r>
      <w:r w:rsidR="00BC7E9A">
        <w:t>, consistent with Figure 3</w:t>
      </w:r>
      <w:r>
        <w:t>: again, these modifiers depend on the population mutation supply for generation of genetic variation.</w:t>
      </w:r>
    </w:p>
    <w:p w:rsidR="00CD0D70" w:rsidRDefault="00810973" w:rsidP="00CD0D70">
      <w:pPr>
        <w:keepNext/>
        <w:jc w:val="center"/>
      </w:pPr>
      <w:r>
        <w:rPr>
          <w:noProof/>
          <w:lang w:bidi="ar-SA"/>
        </w:rPr>
        <w:drawing>
          <wp:inline distT="0" distB="0" distL="0" distR="0" wp14:anchorId="211660F0" wp14:editId="72919740">
            <wp:extent cx="4572000" cy="5486400"/>
            <wp:effectExtent l="0" t="0" r="0" b="0"/>
            <wp:docPr id="16" name="Picture 16" descr="D:\workspace\mamba\simarba\analysis\invasion_SIRvsCR_pop_sizes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workspace\mamba\simarba\analysis\invasion_SIRvsCR_pop_sizes_2014-02-26.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72000" cy="5486400"/>
                    </a:xfrm>
                    <a:prstGeom prst="rect">
                      <a:avLst/>
                    </a:prstGeom>
                    <a:noFill/>
                    <a:ln>
                      <a:noFill/>
                    </a:ln>
                  </pic:spPr>
                </pic:pic>
              </a:graphicData>
            </a:graphic>
          </wp:inline>
        </w:drawing>
      </w:r>
    </w:p>
    <w:p w:rsidR="00CD0D70" w:rsidRDefault="00CD0D70" w:rsidP="00CD0D70">
      <w:pPr>
        <w:pStyle w:val="Caption"/>
        <w:jc w:val="center"/>
      </w:pPr>
      <w:r>
        <w:t xml:space="preserve">Figure </w:t>
      </w:r>
      <w:fldSimple w:instr=" SEQ Figure \* ARABIC ">
        <w:r w:rsidR="006E5183">
          <w:rPr>
            <w:noProof/>
          </w:rPr>
          <w:t>4</w:t>
        </w:r>
      </w:fldSimple>
      <w:r>
        <w:t xml:space="preserve"> - </w:t>
      </w:r>
      <w:r w:rsidRPr="00CD0D70">
        <w:t>invasion_SIRvsCR_pop_sizes_2014-02-26</w:t>
      </w:r>
    </w:p>
    <w:p w:rsidR="00CD0D70" w:rsidRDefault="00CD0D70" w:rsidP="00CD0D70"/>
    <w:p w:rsidR="00CD0D70" w:rsidRDefault="00DE72DB" w:rsidP="00D0044C">
      <w:r>
        <w:t>W</w:t>
      </w:r>
      <w:r w:rsidR="003012BC">
        <w:t xml:space="preserve">hen a modifier allele affects both the mutation and the recombination rate, </w:t>
      </w:r>
      <w:r w:rsidR="0047230E">
        <w:t>the dynamics are more</w:t>
      </w:r>
      <w:r w:rsidR="003012BC">
        <w:t xml:space="preserve"> complex (Figure 5). </w:t>
      </w:r>
      <w:r w:rsidR="00D0044C">
        <w:t xml:space="preserve">In </w:t>
      </w:r>
      <w:r w:rsidR="003012BC">
        <w:t>small</w:t>
      </w:r>
      <w:r w:rsidR="00D0044C">
        <w:t xml:space="preserve"> populations </w:t>
      </w:r>
      <w:r w:rsidR="003012BC">
        <w:t>(</w:t>
      </w:r>
      <w:r w:rsidR="00D0044C">
        <w:rPr>
          <w:i/>
          <w:iCs/>
        </w:rPr>
        <w:t>N</w:t>
      </w:r>
      <w:r w:rsidR="00D0044C" w:rsidRPr="00D0044C">
        <w:t>=</w:t>
      </w:r>
      <w:r w:rsidR="003012BC">
        <w:t>10</w:t>
      </w:r>
      <w:r w:rsidR="003012BC">
        <w:rPr>
          <w:vertAlign w:val="superscript"/>
        </w:rPr>
        <w:t>5</w:t>
      </w:r>
      <w:r w:rsidR="00D0044C">
        <w:t>), SIM</w:t>
      </w:r>
      <w:r w:rsidR="003012BC">
        <w:t xml:space="preserve"> is the most successful,</w:t>
      </w:r>
      <w:r w:rsidR="00D0044C">
        <w:t xml:space="preserve"> </w:t>
      </w:r>
      <w:r w:rsidR="003012BC">
        <w:t xml:space="preserve">and if </w:t>
      </w:r>
      <w:r w:rsidR="0047230E">
        <w:t>it's</w:t>
      </w:r>
      <w:r w:rsidR="003012BC">
        <w:t xml:space="preserve"> combined with a recombinat</w:t>
      </w:r>
      <w:r w:rsidR="00D0044C">
        <w:t>ion modifie</w:t>
      </w:r>
      <w:r w:rsidR="003012BC">
        <w:t>r (</w:t>
      </w:r>
      <w:r w:rsidR="00D0044C">
        <w:t>constitutive or stress-induced</w:t>
      </w:r>
      <w:r w:rsidR="003012BC">
        <w:t xml:space="preserve">) its success increases with </w:t>
      </w:r>
      <w:r w:rsidR="003012BC">
        <w:lastRenderedPageBreak/>
        <w:t xml:space="preserve">the </w:t>
      </w:r>
      <w:r w:rsidR="00D0044C">
        <w:t>basal</w:t>
      </w:r>
      <w:r w:rsidR="003012BC">
        <w:t xml:space="preserve"> recombination rate. For a larger population size (</w:t>
      </w:r>
      <w:r w:rsidR="00D0044C">
        <w:rPr>
          <w:i/>
          <w:iCs/>
        </w:rPr>
        <w:t>N</w:t>
      </w:r>
      <w:r w:rsidR="00D0044C" w:rsidRPr="00D0044C">
        <w:t>=</w:t>
      </w:r>
      <w:r w:rsidR="003012BC">
        <w:t>10</w:t>
      </w:r>
      <w:r w:rsidR="003012BC">
        <w:rPr>
          <w:vertAlign w:val="superscript"/>
        </w:rPr>
        <w:t>6</w:t>
      </w:r>
      <w:r w:rsidR="003012BC">
        <w:t>), th</w:t>
      </w:r>
      <w:r w:rsidR="00D0044C">
        <w:t>e</w:t>
      </w:r>
      <w:r w:rsidR="003012BC">
        <w:t xml:space="preserve"> advantage of SIM over NM diminishes</w:t>
      </w:r>
      <w:r w:rsidR="00D0044C">
        <w:t>:</w:t>
      </w:r>
      <w:r w:rsidR="003012BC">
        <w:t xml:space="preserve"> </w:t>
      </w:r>
      <w:r w:rsidR="00D0044C">
        <w:t xml:space="preserve">SIM </w:t>
      </w:r>
      <w:r w:rsidR="003012BC">
        <w:t>is as good as NM with a recombinat</w:t>
      </w:r>
      <w:r w:rsidR="00D0044C">
        <w:t>ion modifier</w:t>
      </w:r>
      <w:r w:rsidR="003012BC">
        <w:t xml:space="preserve"> and worse without one</w:t>
      </w:r>
      <w:r w:rsidR="0047230E">
        <w:t xml:space="preserve"> (reminiscent of Figure 1)</w:t>
      </w:r>
      <w:r w:rsidR="003012BC">
        <w:t>. However, CM is always less successful then</w:t>
      </w:r>
      <w:r w:rsidR="0047230E">
        <w:t xml:space="preserve"> both</w:t>
      </w:r>
      <w:r w:rsidR="003012BC">
        <w:t xml:space="preserve"> </w:t>
      </w:r>
      <w:r w:rsidR="0047230E">
        <w:t>N</w:t>
      </w:r>
      <w:r w:rsidR="003012BC">
        <w:t xml:space="preserve">M and </w:t>
      </w:r>
      <w:r w:rsidR="0047230E">
        <w:t>SI</w:t>
      </w:r>
      <w:r w:rsidR="003012BC">
        <w:t xml:space="preserve">M. </w:t>
      </w:r>
    </w:p>
    <w:p w:rsidR="00DE72DB" w:rsidRDefault="00DE72DB" w:rsidP="00DE72DB">
      <w:r>
        <w:t xml:space="preserve">These results are doubled edged, as one can interpret them with regard to the evolution of mutation modifiers or recombination modifiers. </w:t>
      </w:r>
      <w:r w:rsidRPr="00DE72DB">
        <w:rPr>
          <w:b/>
          <w:bCs/>
        </w:rPr>
        <w:t>Mutation modifiers clearly benefit from linkage to a recombination modifier, regardless of its mode of operation (CR or SIR);</w:t>
      </w:r>
      <w:r>
        <w:t xml:space="preserve"> this is probably because the recombination modifiers mainly help mutation modifiers by reducing the mutational load and combining beneficial mutations from separate genotypes, and both of these processes occur in maladapted individuals in which SIR is equivalent to CR.</w:t>
      </w:r>
    </w:p>
    <w:p w:rsidR="00DE72DB" w:rsidRDefault="00DE72DB" w:rsidP="00DE72DB">
      <w:r>
        <w:t xml:space="preserve">On the other hand, </w:t>
      </w:r>
      <w:r w:rsidRPr="00DE72DB">
        <w:rPr>
          <w:b/>
          <w:bCs/>
        </w:rPr>
        <w:t>recombination modifiers are much more successful with SIM then they are with CM, and in smaller populations (</w:t>
      </w:r>
      <w:r w:rsidRPr="00DE72DB">
        <w:rPr>
          <w:b/>
          <w:bCs/>
          <w:i/>
          <w:iCs/>
        </w:rPr>
        <w:t>N</w:t>
      </w:r>
      <w:r w:rsidRPr="00DE72DB">
        <w:rPr>
          <w:b/>
          <w:bCs/>
        </w:rPr>
        <w:t>=10</w:t>
      </w:r>
      <w:r w:rsidRPr="00DE72DB">
        <w:rPr>
          <w:b/>
          <w:bCs/>
          <w:vertAlign w:val="superscript"/>
        </w:rPr>
        <w:t>5</w:t>
      </w:r>
      <w:r w:rsidRPr="00DE72DB">
        <w:rPr>
          <w:b/>
          <w:bCs/>
        </w:rPr>
        <w:t>), NM</w:t>
      </w:r>
      <w:r>
        <w:t>. This indicates that stress-induced mutators can have a role in the emergence and maintenance of recombination, at least in adaptive scenarios.</w:t>
      </w:r>
    </w:p>
    <w:p w:rsidR="003012BC" w:rsidRDefault="003012BC" w:rsidP="003012BC">
      <w:pPr>
        <w:keepNext/>
        <w:jc w:val="center"/>
      </w:pPr>
      <w:r>
        <w:rPr>
          <w:noProof/>
          <w:lang w:bidi="ar-SA"/>
        </w:rPr>
        <w:drawing>
          <wp:inline distT="0" distB="0" distL="0" distR="0" wp14:anchorId="566457B4" wp14:editId="62856BFB">
            <wp:extent cx="5486400" cy="5486400"/>
            <wp:effectExtent l="0" t="0" r="0" b="0"/>
            <wp:docPr id="14" name="Picture 14" descr="D:\workspace\mamba\simarba\analysis\invasion_combined_tau_5_pop_sizes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workspace\mamba\simarba\analysis\invasion_combined_tau_5_pop_sizes_2014-02-26.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3012BC" w:rsidRDefault="003012BC" w:rsidP="003012BC">
      <w:pPr>
        <w:pStyle w:val="Caption"/>
        <w:jc w:val="center"/>
      </w:pPr>
      <w:r>
        <w:t xml:space="preserve">Figure </w:t>
      </w:r>
      <w:fldSimple w:instr=" SEQ Figure \* ARABIC ">
        <w:r w:rsidR="006E5183">
          <w:rPr>
            <w:noProof/>
          </w:rPr>
          <w:t>5</w:t>
        </w:r>
      </w:fldSimple>
      <w:r>
        <w:t xml:space="preserve"> - </w:t>
      </w:r>
      <w:r w:rsidRPr="003012BC">
        <w:t>invasion_combined_tau_5_pop_sizes_2014-02-26</w:t>
      </w:r>
      <w:r w:rsidR="00B21813">
        <w:t xml:space="preserve"> – </w:t>
      </w:r>
      <w:r w:rsidR="00B21813" w:rsidRPr="00B21813">
        <w:rPr>
          <w:highlight w:val="red"/>
        </w:rPr>
        <w:t xml:space="preserve">TRY </w:t>
      </w:r>
      <w:proofErr w:type="spellStart"/>
      <w:r w:rsidR="00B21813" w:rsidRPr="00B21813">
        <w:rPr>
          <w:highlight w:val="red"/>
        </w:rPr>
        <w:t>pi~phi</w:t>
      </w:r>
      <w:proofErr w:type="spellEnd"/>
      <w:r w:rsidR="00B21813" w:rsidRPr="00B21813">
        <w:rPr>
          <w:highlight w:val="red"/>
        </w:rPr>
        <w:t>, group=N</w:t>
      </w:r>
    </w:p>
    <w:p w:rsidR="00B21813" w:rsidRPr="00B21813" w:rsidRDefault="00B21813" w:rsidP="00B21813"/>
    <w:p w:rsidR="005812EA" w:rsidRDefault="005812EA" w:rsidP="005812EA"/>
    <w:p w:rsidR="005812EA" w:rsidRPr="005812EA" w:rsidRDefault="005812EA" w:rsidP="005812EA">
      <w:r>
        <w:rPr>
          <w:noProof/>
          <w:lang w:bidi="ar-SA"/>
        </w:rPr>
        <w:drawing>
          <wp:inline distT="0" distB="0" distL="0" distR="0" wp14:anchorId="338C62FC" wp14:editId="2BBE3F7B">
            <wp:extent cx="5725160" cy="4913630"/>
            <wp:effectExtent l="0" t="0" r="8890" b="1270"/>
            <wp:docPr id="7" name="Picture 7" descr="D:\workspace\mamba\simarba\analysis\invasion_invasion_combined_heatmap_N_1e6_2014-03-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mamba\simarba\analysis\invasion_invasion_combined_heatmap_N_1e6_2014-03-04.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5160" cy="4913630"/>
                    </a:xfrm>
                    <a:prstGeom prst="rect">
                      <a:avLst/>
                    </a:prstGeom>
                    <a:noFill/>
                    <a:ln>
                      <a:noFill/>
                    </a:ln>
                  </pic:spPr>
                </pic:pic>
              </a:graphicData>
            </a:graphic>
          </wp:inline>
        </w:drawing>
      </w:r>
    </w:p>
    <w:p w:rsidR="006E5183" w:rsidRDefault="005812EA" w:rsidP="005812EA">
      <w:pPr>
        <w:spacing w:after="200" w:line="276" w:lineRule="auto"/>
        <w:jc w:val="center"/>
      </w:pPr>
      <w:r>
        <w:rPr>
          <w:b/>
          <w:bCs/>
          <w:color w:val="4F81BD" w:themeColor="accent1"/>
          <w:sz w:val="18"/>
          <w:szCs w:val="18"/>
        </w:rPr>
        <w:t xml:space="preserve">Figure 5 alternative for pop size 1e6 - </w:t>
      </w:r>
      <w:r w:rsidRPr="005812EA">
        <w:rPr>
          <w:b/>
          <w:bCs/>
          <w:color w:val="4F81BD" w:themeColor="accent1"/>
          <w:sz w:val="18"/>
          <w:szCs w:val="18"/>
        </w:rPr>
        <w:t>invasion_invasion_combined_heatmap_N_1e6_2014-03-04</w:t>
      </w:r>
      <w:r w:rsidR="00A111C5">
        <w:t xml:space="preserve"> – </w:t>
      </w:r>
      <w:r w:rsidR="00A111C5" w:rsidRPr="00A111C5">
        <w:rPr>
          <w:highlight w:val="red"/>
        </w:rPr>
        <w:t>make another one for N=1e5</w:t>
      </w:r>
      <w:r w:rsidR="006E5183">
        <w:br w:type="page"/>
      </w:r>
    </w:p>
    <w:p w:rsidR="00A111C5" w:rsidRDefault="00A111C5" w:rsidP="00A111C5">
      <w:r>
        <w:lastRenderedPageBreak/>
        <w:t>So far we focused on scenarios in which the recombination modifier increased the recombination rate by an order of magnitude, for example, from 0.0003 to 0.003. Another type of recombination modifier may, instead, switch recombination on in an effectively asexual population; for example, increasing the recombination rate from 10</w:t>
      </w:r>
      <w:r>
        <w:rPr>
          <w:vertAlign w:val="superscript"/>
        </w:rPr>
        <w:t>-16</w:t>
      </w:r>
      <w:r>
        <w:t xml:space="preserve"> to 0.003. In this </w:t>
      </w:r>
      <w:r w:rsidR="006E5183">
        <w:t>case,</w:t>
      </w:r>
      <w:r>
        <w:t xml:space="preserve"> the recombination modifier effectively switches asexual individuals to obligatory (CR) or facultative (SIR) </w:t>
      </w:r>
      <w:proofErr w:type="spellStart"/>
      <w:r>
        <w:t>sexuals</w:t>
      </w:r>
      <w:proofErr w:type="spellEnd"/>
      <w:r>
        <w:t>.</w:t>
      </w:r>
      <w:r w:rsidR="006E5183">
        <w:t xml:space="preserve"> </w:t>
      </w:r>
    </w:p>
    <w:p w:rsidR="00E26B2F" w:rsidRDefault="00A111C5" w:rsidP="00A111C5">
      <w:r>
        <w:t xml:space="preserve">Competitions with this kind of recombination modifiers (Figure 6) show that </w:t>
      </w:r>
      <w:r w:rsidR="006E5183">
        <w:t>S</w:t>
      </w:r>
      <w:r>
        <w:t>IM was always most advantageous;</w:t>
      </w:r>
      <w:r w:rsidR="006E5183">
        <w:t xml:space="preserve"> </w:t>
      </w:r>
      <w:r>
        <w:t xml:space="preserve">however, </w:t>
      </w:r>
      <w:r w:rsidR="006E5183">
        <w:t xml:space="preserve">as the </w:t>
      </w:r>
      <w:r>
        <w:t xml:space="preserve">recombination rate with the recombination </w:t>
      </w:r>
      <w:r w:rsidR="006E5183">
        <w:t xml:space="preserve">modifier </w:t>
      </w:r>
      <w:r>
        <w:t>increased</w:t>
      </w:r>
      <w:r w:rsidR="00554C37">
        <w:t xml:space="preserve">, the fixation probability of all modifiers increased and </w:t>
      </w:r>
      <w:r w:rsidR="006E5183">
        <w:t xml:space="preserve">the advantage of SIM over NM </w:t>
      </w:r>
      <w:r w:rsidR="00554C37">
        <w:t>disappeared</w:t>
      </w:r>
      <w:r w:rsidR="006E5183">
        <w:t>.</w:t>
      </w:r>
    </w:p>
    <w:p w:rsidR="006E5183" w:rsidRDefault="006E5183" w:rsidP="006E5183">
      <w:pPr>
        <w:keepNext/>
        <w:spacing w:after="200" w:line="276" w:lineRule="auto"/>
        <w:ind w:firstLine="0"/>
        <w:jc w:val="center"/>
      </w:pPr>
      <w:r>
        <w:rPr>
          <w:noProof/>
          <w:lang w:bidi="ar-SA"/>
        </w:rPr>
        <w:drawing>
          <wp:inline distT="0" distB="0" distL="0" distR="0" wp14:anchorId="3C9614AC" wp14:editId="64A3CCCB">
            <wp:extent cx="4572000" cy="5486400"/>
            <wp:effectExtent l="0" t="0" r="0" b="0"/>
            <wp:docPr id="3" name="Picture 3" descr="D:\workspace\mamba\simarba\analysis\invasion_SIMvsCMvsNM_asexuals_2014-03-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mamba\simarba\analysis\invasion_SIMvsCMvsNM_asexuals_2014-03-10.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72000" cy="5486400"/>
                    </a:xfrm>
                    <a:prstGeom prst="rect">
                      <a:avLst/>
                    </a:prstGeom>
                    <a:noFill/>
                    <a:ln>
                      <a:noFill/>
                    </a:ln>
                  </pic:spPr>
                </pic:pic>
              </a:graphicData>
            </a:graphic>
          </wp:inline>
        </w:drawing>
      </w:r>
    </w:p>
    <w:p w:rsidR="006E5183" w:rsidRDefault="006E5183" w:rsidP="006E5183">
      <w:pPr>
        <w:pStyle w:val="Caption"/>
        <w:jc w:val="center"/>
      </w:pPr>
      <w:r>
        <w:t xml:space="preserve">Figure </w:t>
      </w:r>
      <w:fldSimple w:instr=" SEQ Figure \* ARABIC ">
        <w:r>
          <w:rPr>
            <w:noProof/>
          </w:rPr>
          <w:t>6</w:t>
        </w:r>
      </w:fldSimple>
      <w:r>
        <w:t xml:space="preserve"> - </w:t>
      </w:r>
      <w:r w:rsidRPr="006E5183">
        <w:t>invasion_SIMvsCMvsNM_asexuals_2014-03-10</w:t>
      </w:r>
      <w:r w:rsidR="00A111C5">
        <w:t xml:space="preserve"> – </w:t>
      </w:r>
      <w:r w:rsidR="00A111C5" w:rsidRPr="00A111C5">
        <w:rPr>
          <w:highlight w:val="red"/>
        </w:rPr>
        <w:t>make smaller figure</w:t>
      </w:r>
    </w:p>
    <w:p w:rsidR="00A111C5" w:rsidRPr="00A111C5" w:rsidRDefault="00A111C5" w:rsidP="00A111C5">
      <w:pPr>
        <w:jc w:val="center"/>
      </w:pPr>
      <w:r w:rsidRPr="00A111C5">
        <w:rPr>
          <w:highlight w:val="red"/>
        </w:rPr>
        <w:t>MORE SIMULATIONS</w:t>
      </w:r>
    </w:p>
    <w:p w:rsidR="00E26B2F" w:rsidRPr="00901526" w:rsidRDefault="00E26B2F" w:rsidP="00E26B2F">
      <w:pPr>
        <w:pStyle w:val="Heading2"/>
        <w:rPr>
          <w:rFonts w:asciiTheme="minorHAnsi" w:hAnsiTheme="minorHAnsi"/>
        </w:rPr>
      </w:pPr>
      <w:r w:rsidRPr="00901526">
        <w:rPr>
          <w:rFonts w:asciiTheme="minorHAnsi" w:hAnsiTheme="minorHAnsi"/>
        </w:rPr>
        <w:lastRenderedPageBreak/>
        <w:t>Adaptation time</w:t>
      </w:r>
    </w:p>
    <w:p w:rsidR="00901526" w:rsidRDefault="000F32FA" w:rsidP="00A111C5">
      <w:pPr>
        <w:rPr>
          <w:rFonts w:eastAsiaTheme="majorEastAsia"/>
        </w:rPr>
      </w:pPr>
      <w:r>
        <w:rPr>
          <w:rFonts w:eastAsiaTheme="majorEastAsia"/>
        </w:rPr>
        <w:t>Next, we investigate</w:t>
      </w:r>
      <w:r w:rsidR="00A111C5">
        <w:rPr>
          <w:rFonts w:eastAsiaTheme="majorEastAsia"/>
        </w:rPr>
        <w:t>d</w:t>
      </w:r>
      <w:r>
        <w:rPr>
          <w:rFonts w:eastAsiaTheme="majorEastAsia"/>
        </w:rPr>
        <w:t xml:space="preserve"> </w:t>
      </w:r>
      <w:r w:rsidR="00A111C5">
        <w:rPr>
          <w:rFonts w:eastAsiaTheme="majorEastAsia"/>
        </w:rPr>
        <w:t>a population-level trait:</w:t>
      </w:r>
      <w:r>
        <w:rPr>
          <w:rFonts w:eastAsiaTheme="majorEastAsia"/>
        </w:rPr>
        <w:t xml:space="preserve"> </w:t>
      </w:r>
      <w:r w:rsidR="00A111C5">
        <w:rPr>
          <w:rFonts w:eastAsiaTheme="majorEastAsia"/>
        </w:rPr>
        <w:t xml:space="preserve">the adaptation time, defined as </w:t>
      </w:r>
      <w:r>
        <w:rPr>
          <w:rFonts w:eastAsiaTheme="majorEastAsia"/>
        </w:rPr>
        <w:t>the average time until the population is adapted after an environmental change.</w:t>
      </w:r>
    </w:p>
    <w:p w:rsidR="00E95AD3" w:rsidRDefault="000F32FA" w:rsidP="00B365DB">
      <w:pPr>
        <w:rPr>
          <w:rFonts w:eastAsiaTheme="majorEastAsia"/>
        </w:rPr>
      </w:pPr>
      <w:r>
        <w:rPr>
          <w:rFonts w:eastAsiaTheme="majorEastAsia"/>
        </w:rPr>
        <w:t xml:space="preserve">Figure </w:t>
      </w:r>
      <w:r w:rsidR="00A111C5">
        <w:rPr>
          <w:rFonts w:eastAsiaTheme="majorEastAsia"/>
        </w:rPr>
        <w:t>7</w:t>
      </w:r>
      <w:r>
        <w:rPr>
          <w:rFonts w:eastAsiaTheme="majorEastAsia"/>
        </w:rPr>
        <w:t xml:space="preserve"> shows the adaptation time of populations </w:t>
      </w:r>
      <w:r w:rsidR="00B365DB">
        <w:rPr>
          <w:rFonts w:eastAsiaTheme="majorEastAsia"/>
        </w:rPr>
        <w:t>homogeneous at</w:t>
      </w:r>
      <w:r>
        <w:rPr>
          <w:rFonts w:eastAsiaTheme="majorEastAsia"/>
        </w:rPr>
        <w:t xml:space="preserve"> the modifier locus (</w:t>
      </w:r>
      <w:r w:rsidR="00A111C5">
        <w:rPr>
          <w:rFonts w:eastAsiaTheme="majorEastAsia"/>
          <w:i/>
          <w:iCs/>
        </w:rPr>
        <w:t xml:space="preserve">i.e. </w:t>
      </w:r>
      <w:r w:rsidR="00A111C5">
        <w:rPr>
          <w:rFonts w:eastAsiaTheme="majorEastAsia"/>
        </w:rPr>
        <w:t>the same modifier in all individuals</w:t>
      </w:r>
      <w:r>
        <w:rPr>
          <w:rFonts w:eastAsiaTheme="majorEastAsia"/>
        </w:rPr>
        <w:t xml:space="preserve">) with different levels of mutation rate increase </w:t>
      </w:r>
      <w:r w:rsidR="0047230E">
        <w:rPr>
          <w:rFonts w:eastAsiaTheme="majorEastAsia"/>
        </w:rPr>
        <w:t>τ</w:t>
      </w:r>
      <w:r>
        <w:rPr>
          <w:rFonts w:eastAsiaTheme="majorEastAsia"/>
        </w:rPr>
        <w:t xml:space="preserve">, populations size </w:t>
      </w:r>
      <w:r w:rsidR="0047230E">
        <w:rPr>
          <w:rFonts w:eastAsiaTheme="majorEastAsia"/>
          <w:i/>
          <w:iCs/>
        </w:rPr>
        <w:t>N</w:t>
      </w:r>
      <w:r>
        <w:rPr>
          <w:rFonts w:eastAsiaTheme="majorEastAsia"/>
        </w:rPr>
        <w:t>, and number of beneficial muta</w:t>
      </w:r>
      <w:r w:rsidR="00A111C5">
        <w:rPr>
          <w:rFonts w:eastAsiaTheme="majorEastAsia"/>
        </w:rPr>
        <w:t xml:space="preserve">tions required for adaptation. Note that </w:t>
      </w:r>
      <w:r w:rsidR="00E95AD3">
        <w:rPr>
          <w:rFonts w:eastAsiaTheme="majorEastAsia"/>
        </w:rPr>
        <w:t>fitness effects of all mutations are equal and independent</w:t>
      </w:r>
      <w:r w:rsidR="00B365DB">
        <w:rPr>
          <w:rFonts w:eastAsiaTheme="majorEastAsia"/>
        </w:rPr>
        <w:t xml:space="preserve"> and </w:t>
      </w:r>
      <w:r w:rsidR="00E95AD3">
        <w:rPr>
          <w:rFonts w:eastAsiaTheme="majorEastAsia"/>
        </w:rPr>
        <w:t>there is no epistasis</w:t>
      </w:r>
      <w:r>
        <w:rPr>
          <w:rFonts w:eastAsiaTheme="majorEastAsia"/>
        </w:rPr>
        <w:t xml:space="preserve">. </w:t>
      </w:r>
    </w:p>
    <w:p w:rsidR="000F32FA" w:rsidRDefault="000F32FA" w:rsidP="00F94A6B">
      <w:pPr>
        <w:rPr>
          <w:rFonts w:eastAsiaTheme="majorEastAsia"/>
        </w:rPr>
      </w:pPr>
      <w:r>
        <w:rPr>
          <w:rFonts w:eastAsiaTheme="majorEastAsia"/>
        </w:rPr>
        <w:t>First, in</w:t>
      </w:r>
      <w:r w:rsidR="00E95AD3">
        <w:rPr>
          <w:rFonts w:eastAsiaTheme="majorEastAsia"/>
        </w:rPr>
        <w:t xml:space="preserve">creasing </w:t>
      </w:r>
      <w:r w:rsidR="00F12A83">
        <w:rPr>
          <w:rFonts w:eastAsiaTheme="majorEastAsia"/>
        </w:rPr>
        <w:t xml:space="preserve">the recombination rate </w:t>
      </w:r>
      <w:r>
        <w:rPr>
          <w:rFonts w:eastAsiaTheme="majorEastAsia"/>
        </w:rPr>
        <w:t>reduce</w:t>
      </w:r>
      <w:r w:rsidR="00E95AD3">
        <w:rPr>
          <w:rFonts w:eastAsiaTheme="majorEastAsia"/>
        </w:rPr>
        <w:t>s</w:t>
      </w:r>
      <w:r>
        <w:rPr>
          <w:rFonts w:eastAsiaTheme="majorEastAsia"/>
        </w:rPr>
        <w:t xml:space="preserve"> </w:t>
      </w:r>
      <w:r w:rsidR="00E95AD3">
        <w:rPr>
          <w:rFonts w:eastAsiaTheme="majorEastAsia"/>
        </w:rPr>
        <w:t xml:space="preserve">the </w:t>
      </w:r>
      <w:r w:rsidR="00F12A83">
        <w:rPr>
          <w:rFonts w:eastAsiaTheme="majorEastAsia"/>
        </w:rPr>
        <w:t xml:space="preserve">adaptation </w:t>
      </w:r>
      <w:r w:rsidR="00E95AD3">
        <w:rPr>
          <w:rFonts w:eastAsiaTheme="majorEastAsia"/>
        </w:rPr>
        <w:t xml:space="preserve">time </w:t>
      </w:r>
      <w:r w:rsidR="0047230E">
        <w:rPr>
          <w:rFonts w:eastAsiaTheme="majorEastAsia"/>
        </w:rPr>
        <w:t>with</w:t>
      </w:r>
      <w:r w:rsidR="00E95AD3">
        <w:rPr>
          <w:rFonts w:eastAsiaTheme="majorEastAsia"/>
        </w:rPr>
        <w:t xml:space="preserve"> four beneficial mutations </w:t>
      </w:r>
      <w:r>
        <w:rPr>
          <w:rFonts w:eastAsiaTheme="majorEastAsia"/>
        </w:rPr>
        <w:t>(triangles)</w:t>
      </w:r>
      <w:r w:rsidR="0047230E">
        <w:rPr>
          <w:rFonts w:eastAsiaTheme="majorEastAsia"/>
        </w:rPr>
        <w:t xml:space="preserve"> in agreement with</w:t>
      </w:r>
      <w:r w:rsidR="00840186">
        <w:rPr>
          <w:rFonts w:eastAsiaTheme="majorEastAsia"/>
        </w:rPr>
        <w:t xml:space="preserve"> </w:t>
      </w:r>
      <w:proofErr w:type="spellStart"/>
      <w:r w:rsidR="00840186">
        <w:rPr>
          <w:rFonts w:eastAsiaTheme="majorEastAsia"/>
        </w:rPr>
        <w:t>Tenaillon</w:t>
      </w:r>
      <w:proofErr w:type="spellEnd"/>
      <w:r w:rsidR="00840186">
        <w:rPr>
          <w:rFonts w:eastAsiaTheme="majorEastAsia"/>
        </w:rPr>
        <w:t xml:space="preserve"> et al.</w:t>
      </w:r>
      <w:r w:rsidR="0047230E">
        <w:rPr>
          <w:rFonts w:eastAsiaTheme="majorEastAsia"/>
        </w:rPr>
        <w:t xml:space="preserve"> </w:t>
      </w:r>
      <w:r w:rsidR="0047230E">
        <w:rPr>
          <w:rFonts w:eastAsiaTheme="majorEastAsia"/>
        </w:rPr>
        <w:fldChar w:fldCharType="begin" w:fldLock="1"/>
      </w:r>
      <w:r w:rsidR="00234877">
        <w:rPr>
          <w:rFonts w:eastAsiaTheme="majorEastAsia"/>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0047230E">
        <w:rPr>
          <w:rFonts w:eastAsiaTheme="majorEastAsia"/>
        </w:rPr>
        <w:fldChar w:fldCharType="separate"/>
      </w:r>
      <w:r w:rsidR="00840186" w:rsidRPr="00840186">
        <w:rPr>
          <w:rFonts w:eastAsiaTheme="majorEastAsia"/>
          <w:noProof/>
        </w:rPr>
        <w:t>(2000)</w:t>
      </w:r>
      <w:r w:rsidR="0047230E">
        <w:rPr>
          <w:rFonts w:eastAsiaTheme="majorEastAsia"/>
        </w:rPr>
        <w:fldChar w:fldCharType="end"/>
      </w:r>
      <w:r w:rsidR="0047230E">
        <w:rPr>
          <w:rFonts w:eastAsiaTheme="majorEastAsia"/>
        </w:rPr>
        <w:t>. However, increasing t</w:t>
      </w:r>
      <w:r w:rsidR="00F12A83">
        <w:rPr>
          <w:rFonts w:eastAsiaTheme="majorEastAsia"/>
        </w:rPr>
        <w:t>he rate of recombination has no</w:t>
      </w:r>
      <w:r w:rsidR="0047230E">
        <w:rPr>
          <w:rFonts w:eastAsiaTheme="majorEastAsia"/>
        </w:rPr>
        <w:t xml:space="preserve"> effect on adaptation with a single beneficial mutation</w:t>
      </w:r>
      <w:r w:rsidR="00E95AD3">
        <w:rPr>
          <w:rFonts w:eastAsiaTheme="majorEastAsia"/>
        </w:rPr>
        <w:t xml:space="preserve"> (circles)</w:t>
      </w:r>
      <w:r>
        <w:rPr>
          <w:rFonts w:eastAsiaTheme="majorEastAsia"/>
        </w:rPr>
        <w:t xml:space="preserve">. </w:t>
      </w:r>
      <w:r w:rsidR="0047230E">
        <w:rPr>
          <w:rFonts w:eastAsiaTheme="majorEastAsia"/>
        </w:rPr>
        <w:t>The</w:t>
      </w:r>
      <w:r>
        <w:rPr>
          <w:rFonts w:eastAsiaTheme="majorEastAsia"/>
        </w:rPr>
        <w:t xml:space="preserve"> effect of recombination is stronger in large populations, where the mutation supply is larger and therefore recombination is more likely to recombine beneficial mutations from different </w:t>
      </w:r>
      <w:r w:rsidR="00E95AD3">
        <w:rPr>
          <w:rFonts w:eastAsiaTheme="majorEastAsia"/>
        </w:rPr>
        <w:t>backgrounds</w:t>
      </w:r>
      <w:r w:rsidR="004B53DF">
        <w:rPr>
          <w:rFonts w:eastAsiaTheme="majorEastAsia"/>
        </w:rPr>
        <w:t xml:space="preserve"> </w:t>
      </w:r>
      <w:r w:rsidR="004B53DF">
        <w:rPr>
          <w:rFonts w:eastAsiaTheme="majorEastAsia"/>
        </w:rPr>
        <w:fldChar w:fldCharType="begin" w:fldLock="1"/>
      </w:r>
      <w:r w:rsidR="00234877">
        <w:rPr>
          <w:rFonts w:eastAsiaTheme="majorEastAsia"/>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4B53DF">
        <w:rPr>
          <w:rFonts w:eastAsiaTheme="majorEastAsia"/>
        </w:rPr>
        <w:fldChar w:fldCharType="separate"/>
      </w:r>
      <w:r w:rsidR="004B53DF" w:rsidRPr="004B53DF">
        <w:rPr>
          <w:rFonts w:eastAsiaTheme="majorEastAsia"/>
          <w:noProof/>
        </w:rPr>
        <w:t>(Tenaillon et al. 2000)</w:t>
      </w:r>
      <w:r w:rsidR="004B53DF">
        <w:rPr>
          <w:rFonts w:eastAsiaTheme="majorEastAsia"/>
        </w:rPr>
        <w:fldChar w:fldCharType="end"/>
      </w:r>
      <w:r>
        <w:rPr>
          <w:rFonts w:eastAsiaTheme="majorEastAsia"/>
        </w:rPr>
        <w:t xml:space="preserve">. </w:t>
      </w:r>
      <w:r w:rsidR="00F94A6B">
        <w:rPr>
          <w:rFonts w:eastAsiaTheme="majorEastAsia"/>
        </w:rPr>
        <w:t>These observations are true for all mutational strategies.</w:t>
      </w:r>
    </w:p>
    <w:p w:rsidR="000F32FA" w:rsidRDefault="000F32FA" w:rsidP="00F94A6B">
      <w:pPr>
        <w:rPr>
          <w:rFonts w:eastAsiaTheme="majorEastAsia"/>
        </w:rPr>
      </w:pPr>
      <w:r>
        <w:rPr>
          <w:rFonts w:eastAsiaTheme="majorEastAsia"/>
        </w:rPr>
        <w:t xml:space="preserve">Second, both mutator populations (SIM and CM) adapt much faster than </w:t>
      </w:r>
      <w:r w:rsidR="00E95AD3">
        <w:rPr>
          <w:rFonts w:eastAsiaTheme="majorEastAsia"/>
        </w:rPr>
        <w:t>non-mutator</w:t>
      </w:r>
      <w:r>
        <w:rPr>
          <w:rFonts w:eastAsiaTheme="majorEastAsia"/>
        </w:rPr>
        <w:t xml:space="preserve"> </w:t>
      </w:r>
      <w:proofErr w:type="gramStart"/>
      <w:r>
        <w:rPr>
          <w:rFonts w:eastAsiaTheme="majorEastAsia"/>
        </w:rPr>
        <w:t>populations</w:t>
      </w:r>
      <w:r w:rsidR="00E95AD3">
        <w:rPr>
          <w:rFonts w:eastAsiaTheme="majorEastAsia"/>
        </w:rPr>
        <w:t>,</w:t>
      </w:r>
      <w:proofErr w:type="gramEnd"/>
      <w:r w:rsidR="00E95AD3">
        <w:rPr>
          <w:rFonts w:eastAsiaTheme="majorEastAsia"/>
        </w:rPr>
        <w:t xml:space="preserve"> and the </w:t>
      </w:r>
      <w:r w:rsidR="00F94A6B">
        <w:rPr>
          <w:rFonts w:eastAsiaTheme="majorEastAsia"/>
        </w:rPr>
        <w:t xml:space="preserve">larger the </w:t>
      </w:r>
      <w:r w:rsidR="00E95AD3">
        <w:rPr>
          <w:rFonts w:eastAsiaTheme="majorEastAsia"/>
        </w:rPr>
        <w:t>mutation rate</w:t>
      </w:r>
      <w:r w:rsidR="00A34ACA">
        <w:rPr>
          <w:rFonts w:eastAsiaTheme="majorEastAsia"/>
        </w:rPr>
        <w:t xml:space="preserve"> </w:t>
      </w:r>
      <w:r w:rsidR="00F94A6B">
        <w:rPr>
          <w:rFonts w:eastAsiaTheme="majorEastAsia"/>
        </w:rPr>
        <w:t xml:space="preserve">increase, the shorter the </w:t>
      </w:r>
      <w:r w:rsidR="00E95AD3">
        <w:rPr>
          <w:rFonts w:eastAsiaTheme="majorEastAsia"/>
        </w:rPr>
        <w:t>adaptation time</w:t>
      </w:r>
      <w:r w:rsidR="00A34ACA">
        <w:rPr>
          <w:rFonts w:eastAsiaTheme="majorEastAsia"/>
        </w:rPr>
        <w:t xml:space="preserve"> </w:t>
      </w:r>
      <w:r w:rsidR="00F94A6B">
        <w:rPr>
          <w:rFonts w:eastAsiaTheme="majorEastAsia"/>
        </w:rPr>
        <w:t>(not shown/Figure S#)</w:t>
      </w:r>
      <w:r w:rsidR="00E95AD3">
        <w:rPr>
          <w:rFonts w:eastAsiaTheme="majorEastAsia"/>
        </w:rPr>
        <w:t xml:space="preserve">. </w:t>
      </w:r>
      <w:r w:rsidR="00A34ACA">
        <w:rPr>
          <w:rFonts w:eastAsiaTheme="majorEastAsia"/>
        </w:rPr>
        <w:t>Curiously</w:t>
      </w:r>
      <w:r w:rsidR="00E95AD3">
        <w:rPr>
          <w:rFonts w:eastAsiaTheme="majorEastAsia"/>
        </w:rPr>
        <w:t xml:space="preserve">, </w:t>
      </w:r>
      <w:r w:rsidR="00F94A6B">
        <w:rPr>
          <w:rFonts w:eastAsiaTheme="majorEastAsia"/>
        </w:rPr>
        <w:t>during the time a</w:t>
      </w:r>
      <w:r w:rsidR="00E95AD3">
        <w:rPr>
          <w:rFonts w:eastAsiaTheme="majorEastAsia"/>
        </w:rPr>
        <w:t xml:space="preserve"> non-mutator population </w:t>
      </w:r>
      <w:r w:rsidR="00F94A6B">
        <w:rPr>
          <w:rFonts w:eastAsiaTheme="majorEastAsia"/>
        </w:rPr>
        <w:t>adapts</w:t>
      </w:r>
      <w:r w:rsidR="00E95AD3">
        <w:rPr>
          <w:rFonts w:eastAsiaTheme="majorEastAsia"/>
        </w:rPr>
        <w:t xml:space="preserve"> </w:t>
      </w:r>
      <w:r w:rsidR="00F94A6B">
        <w:rPr>
          <w:rFonts w:eastAsiaTheme="majorEastAsia"/>
        </w:rPr>
        <w:t xml:space="preserve">with </w:t>
      </w:r>
      <w:r w:rsidR="00E95AD3">
        <w:rPr>
          <w:rFonts w:eastAsiaTheme="majorEastAsia"/>
        </w:rPr>
        <w:t xml:space="preserve">a single beneficial mutation, a mutator population can </w:t>
      </w:r>
      <w:r w:rsidR="00F94A6B">
        <w:rPr>
          <w:rFonts w:eastAsiaTheme="majorEastAsia"/>
        </w:rPr>
        <w:t>adapt</w:t>
      </w:r>
      <w:r w:rsidR="00E95AD3">
        <w:rPr>
          <w:rFonts w:eastAsiaTheme="majorEastAsia"/>
        </w:rPr>
        <w:t xml:space="preserve"> a combination of four beneficial mutations, even without recombination. </w:t>
      </w:r>
    </w:p>
    <w:p w:rsidR="00F94A6B" w:rsidRDefault="00F94A6B" w:rsidP="006915F3">
      <w:pPr>
        <w:rPr>
          <w:rFonts w:eastAsiaTheme="majorEastAsia"/>
        </w:rPr>
      </w:pPr>
      <w:r>
        <w:rPr>
          <w:rFonts w:eastAsiaTheme="majorEastAsia"/>
        </w:rPr>
        <w:t xml:space="preserve">These results show that in a complex adaptation scenario (where multiple beneficial mutations must be combined) recombination decreases the adaptation time, especially in large populations. This effect of recombination indeed makes it an alternative adaptive strategy to mutagenesis; however, the combined effect of recombination with mutagenesis is larger than either of them alone. Because SIM does not suffer from the disadvantages CM suffers from between adaptation events (reduced population mean fitness and increased sensitivity to Muller's </w:t>
      </w:r>
      <w:proofErr w:type="spellStart"/>
      <w:r>
        <w:rPr>
          <w:rFonts w:eastAsiaTheme="majorEastAsia"/>
        </w:rPr>
        <w:t>rachet</w:t>
      </w:r>
      <w:proofErr w:type="spellEnd"/>
      <w:r>
        <w:rPr>
          <w:rFonts w:eastAsiaTheme="majorEastAsia"/>
        </w:rPr>
        <w:t xml:space="preserve">), recombination is not so much an alternative to SIM as it is </w:t>
      </w:r>
      <w:proofErr w:type="gramStart"/>
      <w:r>
        <w:rPr>
          <w:rFonts w:eastAsiaTheme="majorEastAsia"/>
        </w:rPr>
        <w:t>an</w:t>
      </w:r>
      <w:proofErr w:type="gramEnd"/>
      <w:r>
        <w:rPr>
          <w:rFonts w:eastAsiaTheme="majorEastAsia"/>
        </w:rPr>
        <w:t xml:space="preserve"> non-mutually exclusive and even complementary </w:t>
      </w:r>
      <w:r w:rsidR="006915F3">
        <w:rPr>
          <w:rFonts w:eastAsiaTheme="majorEastAsia"/>
        </w:rPr>
        <w:t xml:space="preserve">adaptive </w:t>
      </w:r>
      <w:r>
        <w:rPr>
          <w:rFonts w:eastAsiaTheme="majorEastAsia"/>
        </w:rPr>
        <w:t>strategy.</w:t>
      </w:r>
      <w:r w:rsidR="006915F3">
        <w:rPr>
          <w:rFonts w:eastAsiaTheme="majorEastAsia"/>
        </w:rPr>
        <w:t xml:space="preserve"> The bottom line, in any case, is that throughout the parameter range, SIM has adapts faster, and recombination only serves to further reduce the adaptation time with SIM.</w:t>
      </w:r>
    </w:p>
    <w:p w:rsidR="006B30F1" w:rsidRDefault="006B30F1" w:rsidP="00E95AD3">
      <w:pPr>
        <w:rPr>
          <w:rFonts w:eastAsiaTheme="majorEastAsia"/>
        </w:rPr>
      </w:pPr>
    </w:p>
    <w:p w:rsidR="00901526" w:rsidRDefault="00F13911" w:rsidP="000F32FA">
      <w:pPr>
        <w:keepNext/>
        <w:jc w:val="center"/>
      </w:pPr>
      <w:r>
        <w:rPr>
          <w:rFonts w:eastAsiaTheme="majorEastAsia" w:cstheme="majorBidi"/>
          <w:b/>
          <w:bCs/>
          <w:noProof/>
          <w:color w:val="4F81BD" w:themeColor="accent1"/>
          <w:sz w:val="26"/>
          <w:szCs w:val="26"/>
          <w:lang w:bidi="ar-SA"/>
        </w:rPr>
        <w:lastRenderedPageBreak/>
        <w:drawing>
          <wp:inline distT="0" distB="0" distL="0" distR="0" wp14:anchorId="5B46AE3E" wp14:editId="41977364">
            <wp:extent cx="5725160" cy="4913630"/>
            <wp:effectExtent l="0" t="0" r="8890" b="1270"/>
            <wp:docPr id="4" name="Picture 4" descr="D:\workspace\mamba\simarba\analysis\adaptation_NR_2014-03-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mamba\simarba\analysis\adaptation_NR_2014-03-10.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5160" cy="4913630"/>
                    </a:xfrm>
                    <a:prstGeom prst="rect">
                      <a:avLst/>
                    </a:prstGeom>
                    <a:noFill/>
                    <a:ln>
                      <a:noFill/>
                    </a:ln>
                  </pic:spPr>
                </pic:pic>
              </a:graphicData>
            </a:graphic>
          </wp:inline>
        </w:drawing>
      </w:r>
    </w:p>
    <w:p w:rsidR="00F13911" w:rsidRDefault="00901526" w:rsidP="00F13911">
      <w:pPr>
        <w:pStyle w:val="Caption"/>
        <w:jc w:val="center"/>
      </w:pPr>
      <w:r>
        <w:t xml:space="preserve">Figure </w:t>
      </w:r>
      <w:fldSimple w:instr=" SEQ Figure \* ARABIC ">
        <w:r w:rsidR="006E5183">
          <w:rPr>
            <w:noProof/>
          </w:rPr>
          <w:t>7</w:t>
        </w:r>
      </w:fldSimple>
      <w:r>
        <w:t xml:space="preserve"> - </w:t>
      </w:r>
      <w:r w:rsidR="00F13911" w:rsidRPr="00F13911">
        <w:t>adaptation_NR_2014-03-10</w:t>
      </w:r>
    </w:p>
    <w:p w:rsidR="007817E7" w:rsidRDefault="007817E7" w:rsidP="007817E7"/>
    <w:p w:rsidR="007817E7" w:rsidRPr="007817E7" w:rsidRDefault="00A16991" w:rsidP="007817E7">
      <w:r>
        <w:rPr>
          <w:noProof/>
          <w:lang w:bidi="ar-SA"/>
        </w:rPr>
        <w:lastRenderedPageBreak/>
        <w:drawing>
          <wp:inline distT="0" distB="0" distL="0" distR="0" wp14:anchorId="6A328843" wp14:editId="2FA25060">
            <wp:extent cx="5731510" cy="4912995"/>
            <wp:effectExtent l="0" t="0" r="254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aptation_NR_tau_10_2014-05-1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912995"/>
                    </a:xfrm>
                    <a:prstGeom prst="rect">
                      <a:avLst/>
                    </a:prstGeom>
                  </pic:spPr>
                </pic:pic>
              </a:graphicData>
            </a:graphic>
          </wp:inline>
        </w:drawing>
      </w:r>
    </w:p>
    <w:p w:rsidR="00606643" w:rsidRDefault="007817E7" w:rsidP="00A16991">
      <w:pPr>
        <w:pStyle w:val="Caption"/>
        <w:jc w:val="center"/>
      </w:pPr>
      <w:r>
        <w:t xml:space="preserve">Figure </w:t>
      </w:r>
      <w:fldSimple w:instr=" SEQ Figure \* ARABIC ">
        <w:r>
          <w:rPr>
            <w:noProof/>
          </w:rPr>
          <w:t>7</w:t>
        </w:r>
      </w:fldSimple>
      <w:r w:rsidR="00D113A8">
        <w:rPr>
          <w:noProof/>
        </w:rPr>
        <w:t>’</w:t>
      </w:r>
      <w:r>
        <w:t xml:space="preserve"> - </w:t>
      </w:r>
      <w:r w:rsidR="00A16991" w:rsidRPr="00A16991">
        <w:t>adap</w:t>
      </w:r>
      <w:r w:rsidR="00A16991">
        <w:t>tation_NR_tau_10_2014-05-13</w:t>
      </w:r>
    </w:p>
    <w:p w:rsidR="00A113FA" w:rsidRPr="00A113FA" w:rsidRDefault="00A113FA" w:rsidP="00A113FA">
      <w:r>
        <w:rPr>
          <w:noProof/>
          <w:lang w:bidi="ar-SA"/>
        </w:rPr>
        <w:lastRenderedPageBreak/>
        <w:drawing>
          <wp:inline distT="0" distB="0" distL="0" distR="0" wp14:anchorId="00F24B25" wp14:editId="6A397CDE">
            <wp:extent cx="5725160" cy="3821430"/>
            <wp:effectExtent l="0" t="0" r="8890" b="7620"/>
            <wp:docPr id="8" name="Picture 8" descr="D:\workspace\mamba\simarba\analysis\adaptation_time_appr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mamba\simarba\analysis\adaptation_time_approx.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25160" cy="3821430"/>
                    </a:xfrm>
                    <a:prstGeom prst="rect">
                      <a:avLst/>
                    </a:prstGeom>
                    <a:noFill/>
                    <a:ln>
                      <a:noFill/>
                    </a:ln>
                  </pic:spPr>
                </pic:pic>
              </a:graphicData>
            </a:graphic>
          </wp:inline>
        </w:drawing>
      </w:r>
    </w:p>
    <w:p w:rsidR="004B53DF" w:rsidRDefault="004B53DF" w:rsidP="00F13911">
      <w:pPr>
        <w:pStyle w:val="Caption"/>
        <w:jc w:val="center"/>
        <w:rPr>
          <w:rFonts w:eastAsiaTheme="majorEastAsia" w:cstheme="majorBidi"/>
          <w:b w:val="0"/>
          <w:bCs w:val="0"/>
          <w:color w:val="365F91" w:themeColor="accent1" w:themeShade="BF"/>
          <w:sz w:val="28"/>
          <w:szCs w:val="28"/>
        </w:rPr>
      </w:pPr>
      <w:r>
        <w:br w:type="page"/>
      </w:r>
    </w:p>
    <w:p w:rsidR="00A77B3E" w:rsidRPr="00721F05" w:rsidRDefault="005055C2" w:rsidP="00E56CE3">
      <w:pPr>
        <w:pStyle w:val="Heading1"/>
        <w:rPr>
          <w:rFonts w:asciiTheme="minorHAnsi" w:hAnsiTheme="minorHAnsi"/>
        </w:rPr>
      </w:pPr>
      <w:r w:rsidRPr="00721F05">
        <w:rPr>
          <w:rFonts w:asciiTheme="minorHAnsi" w:hAnsiTheme="minorHAnsi"/>
        </w:rPr>
        <w:lastRenderedPageBreak/>
        <w:t>Discussion</w:t>
      </w:r>
      <w:bookmarkEnd w:id="16"/>
    </w:p>
    <w:p w:rsidR="00C861BA" w:rsidRPr="00721F05" w:rsidRDefault="00C861BA" w:rsidP="008942B1">
      <w:pPr>
        <w:rPr>
          <w:rFonts w:eastAsia="Times New Roman"/>
        </w:rPr>
      </w:pPr>
      <w:r w:rsidRPr="00721F05">
        <w:t xml:space="preserve">The co-evolution of the mutation and recombination received some </w:t>
      </w:r>
      <w:r w:rsidR="008942B1" w:rsidRPr="00721F05">
        <w:t>notable</w:t>
      </w:r>
      <w:r w:rsidRPr="00721F05">
        <w:t xml:space="preserve"> theoretical treatment. Using computer simulations, </w:t>
      </w:r>
      <w:proofErr w:type="spellStart"/>
      <w:r w:rsidRPr="00721F05">
        <w:t>Tenaillon</w:t>
      </w:r>
      <w:proofErr w:type="spellEnd"/>
      <w:r w:rsidRPr="00721F05">
        <w:t xml:space="preserve"> </w:t>
      </w:r>
      <w:r w:rsidRPr="00721F05">
        <w:rPr>
          <w:i/>
          <w:iCs/>
        </w:rPr>
        <w:t xml:space="preserve">et al. </w:t>
      </w:r>
      <w:r w:rsidRPr="00721F05">
        <w:fldChar w:fldCharType="begin" w:fldLock="1"/>
      </w:r>
      <w:r w:rsidR="00234877">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Pr="00721F05">
        <w:fldChar w:fldCharType="separate"/>
      </w:r>
      <w:r w:rsidRPr="00721F05">
        <w:rPr>
          <w:noProof/>
        </w:rPr>
        <w:t>(2000)</w:t>
      </w:r>
      <w:r w:rsidRPr="00721F05">
        <w:fldChar w:fldCharType="end"/>
      </w:r>
      <w:r w:rsidRPr="00721F05">
        <w:rPr>
          <w:rFonts w:eastAsia="Times New Roman"/>
        </w:rPr>
        <w:t> studied the evolution of mutator alleles in a population adapting to a new environment which requires a combination of several beneficial mutations for optimal adaptation. The</w:t>
      </w:r>
      <w:r w:rsidR="008942B1">
        <w:rPr>
          <w:rFonts w:eastAsia="Times New Roman"/>
        </w:rPr>
        <w:t>ir results suggest that even rate recombination can reduce the fixation probability of mutator alleles.</w:t>
      </w:r>
      <w:r w:rsidRPr="00721F05">
        <w:rPr>
          <w:rFonts w:eastAsia="Times New Roman"/>
        </w:rPr>
        <w:t xml:space="preserve"> They </w:t>
      </w:r>
      <w:r w:rsidR="008942B1">
        <w:rPr>
          <w:rFonts w:eastAsia="Times New Roman"/>
        </w:rPr>
        <w:t xml:space="preserve">proposed </w:t>
      </w:r>
      <w:r w:rsidRPr="00721F05">
        <w:rPr>
          <w:rFonts w:eastAsia="Times New Roman"/>
        </w:rPr>
        <w:t>that Hill-Robertson effect</w:t>
      </w:r>
      <w:r w:rsidR="008942B1">
        <w:rPr>
          <w:rFonts w:eastAsia="Times New Roman"/>
        </w:rPr>
        <w:t>s</w:t>
      </w:r>
      <w:r w:rsidRPr="00721F05">
        <w:rPr>
          <w:rFonts w:eastAsia="Times New Roman"/>
        </w:rPr>
        <w:t xml:space="preserve"> </w:t>
      </w:r>
      <w:r w:rsidR="008942B1">
        <w:rPr>
          <w:rFonts w:eastAsia="Times New Roman"/>
        </w:rPr>
        <w:t xml:space="preserve">don't </w:t>
      </w:r>
      <w:r w:rsidRPr="00721F05">
        <w:rPr>
          <w:rFonts w:eastAsia="Times New Roman"/>
        </w:rPr>
        <w:t>play an important role in this decrease and that the acceleration of adaptation rate by the Fisher-Muller effect plays a more significant role than the prevent</w:t>
      </w:r>
      <w:r w:rsidR="008942B1">
        <w:rPr>
          <w:rFonts w:eastAsia="Times New Roman"/>
        </w:rPr>
        <w:t>ion of the hitch-hiking effect</w:t>
      </w:r>
      <w:r w:rsidRPr="00721F05">
        <w:rPr>
          <w:rFonts w:eastAsia="Times New Roman"/>
        </w:rPr>
        <w:t xml:space="preserve">. </w:t>
      </w:r>
    </w:p>
    <w:p w:rsidR="00C861BA" w:rsidRDefault="00C861BA" w:rsidP="008942B1">
      <w:pPr>
        <w:rPr>
          <w:rFonts w:eastAsia="Times New Roman"/>
        </w:rPr>
      </w:pPr>
      <w:r w:rsidRPr="00721F05">
        <w:rPr>
          <w:rFonts w:eastAsia="Times New Roman"/>
        </w:rPr>
        <w:t xml:space="preserve">Levin and </w:t>
      </w:r>
      <w:proofErr w:type="spellStart"/>
      <w:r w:rsidRPr="00721F05">
        <w:rPr>
          <w:rFonts w:eastAsia="Times New Roman"/>
        </w:rPr>
        <w:t>Cornejo</w:t>
      </w:r>
      <w:proofErr w:type="spellEnd"/>
      <w:r w:rsidRPr="00721F05">
        <w:rPr>
          <w:rFonts w:eastAsia="Times New Roman"/>
        </w:rPr>
        <w:t xml:space="preserve"> </w:t>
      </w:r>
      <w:r w:rsidRPr="00721F05">
        <w:rPr>
          <w:rFonts w:eastAsia="Times New Roman"/>
        </w:rPr>
        <w:fldChar w:fldCharType="begin" w:fldLock="1"/>
      </w:r>
      <w:r w:rsidR="00234877">
        <w:rPr>
          <w:rFonts w:eastAsia="Times New Roman"/>
        </w:rPr>
        <w:instrText>ADDIN CSL_CITATION { "citationItems" : [ { "id" : "ITEM-1", "itemData" : { "DOI" : "10.1371/journal.pgen.1000601", "ISSN" : "1553-7404", "PMID" : "19680442", "abstract" : "In bacteria, recombination is a rare event, not a part of the reproductive process. Nevertheless, recombination -- broadly defined to include the acquisition of genes from external sources, i.e., horizontal gene transfer (HGT) -- plays a central role as a source of variation for adaptive evolution in many species of bacteria. Much of niche expansion, resistance to antibiotics and other environmental stresses, virulence, and other characteristics that make bacteria interesting and problematic, is achieved through the expression of genes and genetic elements obtained from other populations of bacteria of the same and different species, as well as from eukaryotes and archaea. While recombination of homologous genes among members of the same species has played a central role in the development of the genetics and molecular biology of bacteria, the contribution of homologous gene recombination (HGR) to bacterial evolution is not at all clear. Also, not so clear are the selective pressures responsible for the evolution and maintenance of transformation, the only bacteria-encoded form of HGR. Using a semi-stochastic simulation of mutation, recombination, and selection within bacterial populations and competition between populations, we explore (1) the contribution of HGR to the rate of adaptive evolution in these populations and (2) the conditions under which HGR will provide a bacterial population a selective advantage over non-recombining or more slowly recombining populations. The results of our simulation indicate that, under broad conditions: (1) HGR occurring at rates in the range anticipated for bacteria like Streptococcus pneumoniae, Escherichia coli, Haemophilus influenzae, and Bacillus subtilis will accelerate the rate at which a population adapts to environmental conditions; (2) once established in a population, selection for this capacity to increase rates of adaptive evolution can maintain bacteria-encoded mechanisms of recombination and prevent invasion of non-recombining populations, even when recombination engenders a modest fitness cost; and (3) because of the density- and frequency-dependent nature of HGR in bacteria, this capacity to increase rates of adaptive evolution is not sufficient as a selective force to provide a recombining population a selective advantage when it is rare. Under realistic conditions, homologous gene recombination will increase the rate of adaptive evolution in bacterial populations and, once established, selection f\u2026", "author" : [ { "dropping-particle" : "", "family" : "Levin", "given" : "Bruce R.", "non-dropping-particle" : "", "parse-names" : false, "suffix" : "" }, { "dropping-particle" : "", "family" : "Cornejo", "given" : "Omar E.", "non-dropping-particle" : "", "parse-names" : false, "suffix" : "" } ], "container-title" : "PLoS genetics", "id" : "ITEM-1", "issue" : "8", "issued" : { "date-parts" : [ [ "2009", "8" ] ] }, "note" : "-semi-stochastic simulations: finite size and monte carlo decisions, but not individual-based (so very small genome).\n-We demonstrate that under broad conditions, HGR occurring at rates in a range estimated for E. coli, H. influenza, S. pneumoniae,, and B. subtilis can increase the rate of adaptive evolution in bacterial populations. We\n-the conditions under which recombination can provide a population a selective advantage in competition with non-recombining populations are restricted to when the recombining population is relatively common and the total population density is high\n-when the recombining population is rare, it will not be favored despite its ability to acquire genes from the dominant non- recombining population.\n-without cost, recombining pops win, with 1% cost they lose, but only when there is no initial variation. with variation they win despite costs and despite low freq at beginning: this is because they doo not wait for mutaions. ", "page" : "e1000601", "title" : "The population and evolutionary dynamics of homologous gene recombination in bacterial populations.", "type" : "article-journal", "volume" : "5" }, "suppress-author" : 1, "uris" : [ "http://www.mendeley.com/documents/?uuid=157ab1a5-60ed-4229-ba06-dc71af5a12a9" ] } ], "mendeley" : { "previouslyFormattedCitation" : "(2009)" }, "properties" : { "noteIndex" : 0 }, "schema" : "https://github.com/citation-style-language/schema/raw/master/csl-citation.json" }</w:instrText>
      </w:r>
      <w:r w:rsidRPr="00721F05">
        <w:rPr>
          <w:rFonts w:eastAsia="Times New Roman"/>
        </w:rPr>
        <w:fldChar w:fldCharType="separate"/>
      </w:r>
      <w:r w:rsidRPr="00721F05">
        <w:rPr>
          <w:rFonts w:eastAsia="Times New Roman"/>
          <w:noProof/>
        </w:rPr>
        <w:t>(2009)</w:t>
      </w:r>
      <w:r w:rsidRPr="00721F05">
        <w:rPr>
          <w:rFonts w:eastAsia="Times New Roman"/>
        </w:rPr>
        <w:fldChar w:fldCharType="end"/>
      </w:r>
      <w:r w:rsidR="008942B1">
        <w:rPr>
          <w:rFonts w:eastAsia="Times New Roman"/>
        </w:rPr>
        <w:t xml:space="preserve"> used a different approach.</w:t>
      </w:r>
      <w:r w:rsidRPr="00721F05">
        <w:rPr>
          <w:rFonts w:eastAsia="Times New Roman"/>
        </w:rPr>
        <w:t xml:space="preserve"> They used computer simulations to show that recombination increases the rate of adaptation in bacterial populations and that recombining populations have a selective advantage over non-recombining populations. However, they found that this advantage is reduced if non-recombining individuals cannot serve as donors and their frequency is greater than that of recombining individuals. The same occurs when the population density is too low, because in order to recombine an individual must make physical contact with a donor or a viable DNA strand from a donor. Furthermore, they demonstrated that the advantage of recombination depends on the amount of genetic variation available in the population, because the effect of recombination on the adaptation rate depends on the availability of genetic variants that it can shuf</w:t>
      </w:r>
      <w:r w:rsidR="008942B1">
        <w:rPr>
          <w:rFonts w:eastAsia="Times New Roman"/>
        </w:rPr>
        <w:t>fle - the Fisher-Muller effect</w:t>
      </w:r>
      <w:r w:rsidRPr="00721F05">
        <w:rPr>
          <w:rFonts w:eastAsia="Times New Roman"/>
        </w:rPr>
        <w:t xml:space="preserve">. </w:t>
      </w:r>
    </w:p>
    <w:p w:rsidR="00C861BA" w:rsidRPr="00721F05" w:rsidRDefault="000B2FF0" w:rsidP="00AE1BCC">
      <w:r>
        <w:rPr>
          <w:rFonts w:eastAsia="Times New Roman"/>
        </w:rPr>
        <w:t xml:space="preserve">Dawson </w:t>
      </w:r>
      <w:r>
        <w:rPr>
          <w:rFonts w:eastAsia="Times New Roman"/>
        </w:rPr>
        <w:fldChar w:fldCharType="begin" w:fldLock="1"/>
      </w:r>
      <w:r w:rsidR="00234877">
        <w:rPr>
          <w:rFonts w:eastAsia="Times New Roma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Pr>
          <w:rFonts w:eastAsia="Times New Roman"/>
        </w:rPr>
        <w:fldChar w:fldCharType="separate"/>
      </w:r>
      <w:r w:rsidRPr="000B2FF0">
        <w:rPr>
          <w:rFonts w:eastAsia="Times New Roman"/>
          <w:noProof/>
        </w:rPr>
        <w:t>(Dawson 1998)</w:t>
      </w:r>
      <w:r>
        <w:rPr>
          <w:rFonts w:eastAsia="Times New Roman"/>
        </w:rPr>
        <w:fldChar w:fldCharType="end"/>
      </w:r>
      <w:r>
        <w:rPr>
          <w:rFonts w:eastAsia="Times New Roman"/>
        </w:rPr>
        <w:t xml:space="preserve"> calculated the optimal mutation rate </w:t>
      </w:r>
      <w:r w:rsidR="000A5658">
        <w:rPr>
          <w:rFonts w:eastAsia="Times New Roman"/>
        </w:rPr>
        <w:t xml:space="preserve">assuming that </w:t>
      </w:r>
      <w:r w:rsidR="000A5658">
        <w:rPr>
          <w:rFonts w:eastAsia="Times New Roman"/>
          <w:noProof/>
        </w:rPr>
        <w:t>decreasing the</w:t>
      </w:r>
      <w:r>
        <w:rPr>
          <w:rFonts w:eastAsia="Times New Roman"/>
          <w:noProof/>
        </w:rPr>
        <w:t xml:space="preserve"> mutation rates </w:t>
      </w:r>
      <w:r w:rsidR="000A5658">
        <w:rPr>
          <w:rFonts w:eastAsia="Times New Roman"/>
          <w:noProof/>
        </w:rPr>
        <w:t xml:space="preserve">incurs </w:t>
      </w:r>
      <w:r>
        <w:rPr>
          <w:rFonts w:eastAsia="Times New Roman"/>
          <w:noProof/>
        </w:rPr>
        <w:t>a fitness cost – the "cost of DNA replication fidelity"</w:t>
      </w:r>
      <w:r w:rsidR="000A5658">
        <w:rPr>
          <w:rFonts w:eastAsia="Times New Roman"/>
          <w:noProof/>
        </w:rPr>
        <w:t xml:space="preserve"> – resulting from the time and energy invested in DNA proofreading and reapir. Dawson found that the optimal mutation rate </w:t>
      </w:r>
      <w:r w:rsidR="000A5658" w:rsidRPr="00B360AC">
        <w:rPr>
          <w:rFonts w:eastAsia="Times New Roman"/>
          <w:noProof/>
        </w:rPr>
        <w:t xml:space="preserve">is lower in asexual populations in comparison with sexual populations. </w:t>
      </w:r>
      <w:r w:rsidR="00C861BA" w:rsidRPr="00B360AC">
        <w:t xml:space="preserve">Sloan and </w:t>
      </w:r>
      <w:proofErr w:type="spellStart"/>
      <w:r w:rsidR="00C861BA" w:rsidRPr="00B360AC">
        <w:t>Panjeti</w:t>
      </w:r>
      <w:proofErr w:type="spellEnd"/>
      <w:r w:rsidRPr="00B360AC">
        <w:t xml:space="preserve"> </w:t>
      </w:r>
      <w:r w:rsidRPr="00B360AC">
        <w:fldChar w:fldCharType="begin" w:fldLock="1"/>
      </w:r>
      <w:r w:rsidR="00234877">
        <w:instrText>ADDIN CSL_CITATION { "citationItems" : [ { "id" : "ITEM-1", "itemData" : { "DOI" : "10.1111/j.1558-5646.2009.00869.x", "ISSN" : "1558-5646", "PMID" : "19863589", "abstract" : "Evolutionary theory suggests that low mutation rates should favor the persistence of asexuals. Additionally, given the observation that most nonneutral mutations are deleterious, asexuality may strengthen selection for reduced mutation rates. This reciprocal relationship raises the possibility of a positive feedback loop between sex and mutation rate. We explored the consequences of this evolutionary feedback with an individual-based model in which a sexual population is continually challenged by the introduction of asexual clones. We found that asexuals were more likely to spread in a population when mutation rates were able to evolve relative to a model in which mutation rates were held constant. In fact, under evolving mutation rates, asexuals were able to spread to fixation even when sexuals faced no cost of sex whatsoever. The added success of asexuals was the result of their ability to evolve lower mutation rates and thereby slow the process of mutation accumulation that otherwise limited their spread. Given the existence of ample mutation rate variation in natural populations, our findings show that the evolutionary feedback between sex and mutation rate may intensify the \"paradox of sex,\" supporting the argument that deleterious mutation accumulation alone is likely insufficient to overcome the reproductive advantage of asexual competitors in the short term.", "author" : [ { "dropping-particle" : "", "family" : "Sloan", "given" : "Daniel B.", "non-dropping-particle" : "", "parse-names" : false, "suffix" : "" }, { "dropping-particle" : "", "family" : "Panjeti", "given" : "Vijay G.", "non-dropping-particle" : "", "parse-names" : false, "suffix" : "" } ], "container-title" : "Evolution", "id" : "ITEM-1", "issue" : "4", "issued" : { "date-parts" : [ [ "2010", "4", "1" ] ] }, "note" : "-asexuals invading sexuals\n-with cost of fidelity\n-no beneficial mutations\nexperiments:\n1. evolution of mutation rate in sexual/asexual population\n2. invasion of asexuals to sexuals by mutation at the reproductive mode locus. after an MSB. 2.b invasion without evolution of mutation rate - mut rate constant at the MSB value\ninvasions - 30 replicates, 1000 generations.\n        \nresults:\n1. sexuals evolve higher mutation rates, and the dynamics match Dawson's theory\n2. if asexual mutation rate evolved it greatly increaed their success. this is because their optimal fitness is with a lower mutation rate (1) and the starting point is the sexuals optimal mutation rate\n        \nproblems:\nthis is true for a MSB. if adaptation is required, then mutator alleles will be selected for much more effectively in asexuals do to linkage disequilibrium (drives mutation rate up in asexuals) and to fisher muller effect (recombination and mutation are competing adaptive strategies).", "page" : "1129-35", "title" : "Evolutionary feedbacks between reproductive mode and mutation rate exacerbate the paradox of sex.", "type" : "article-journal", "volume" : "64" }, "suppress-author" : 1, "uris" : [ "http://www.mendeley.com/documents/?uuid=548fc1fa-0c2a-4d0d-9c8e-922ef31c3be6" ] } ], "mendeley" : { "previouslyFormattedCitation" : "(2010)" }, "properties" : { "noteIndex" : 0 }, "schema" : "https://github.com/citation-style-language/schema/raw/master/csl-citation.json" }</w:instrText>
      </w:r>
      <w:r w:rsidRPr="00B360AC">
        <w:fldChar w:fldCharType="separate"/>
      </w:r>
      <w:r w:rsidRPr="00B360AC">
        <w:rPr>
          <w:noProof/>
        </w:rPr>
        <w:t>(2010)</w:t>
      </w:r>
      <w:r w:rsidRPr="00B360AC">
        <w:fldChar w:fldCharType="end"/>
      </w:r>
      <w:r w:rsidR="000A5658">
        <w:t xml:space="preserve"> further studied this interaction between mutation and recombination by simulating</w:t>
      </w:r>
      <w:r>
        <w:t xml:space="preserve"> invasions of asexual</w:t>
      </w:r>
      <w:r w:rsidR="000A5658">
        <w:t xml:space="preserve"> individuals</w:t>
      </w:r>
      <w:r>
        <w:t xml:space="preserve"> into sexual populations at a mutation-selection balance, without beneficial mutations or adaptation, and with </w:t>
      </w:r>
      <w:r w:rsidR="000A5658">
        <w:t>the "</w:t>
      </w:r>
      <w:r>
        <w:t>cost of fidelity". In their simulations</w:t>
      </w:r>
      <w:r w:rsidR="000A5658">
        <w:t>, asexual reproduction</w:t>
      </w:r>
      <w:r>
        <w:t xml:space="preserve"> successfully invaded sexual</w:t>
      </w:r>
      <w:r w:rsidR="000A5658">
        <w:t xml:space="preserve">ly reproducing </w:t>
      </w:r>
      <w:r>
        <w:t>population</w:t>
      </w:r>
      <w:r w:rsidR="000A5658">
        <w:t xml:space="preserve">s </w:t>
      </w:r>
      <w:r>
        <w:t xml:space="preserve">by evolving a lower mutation rate. </w:t>
      </w:r>
      <w:r w:rsidR="000A5658">
        <w:t xml:space="preserve">They claimed that this further exacerbate the paradox of sex, as sex leads to higher mutation rates, making the population sensitive to invasion by </w:t>
      </w:r>
      <w:proofErr w:type="spellStart"/>
      <w:r w:rsidR="000A5658">
        <w:t>asexuals</w:t>
      </w:r>
      <w:proofErr w:type="spellEnd"/>
      <w:r w:rsidR="000A5658">
        <w:t xml:space="preserve"> with lower mutation rates. In terms of our study, this suggests that in stable environments modifiers that reduce both the rate of mutation and recombination will successfully invade populations. Nevertheless, we expect that if the mutation rate of the resident population is stress-induced, then the invading </w:t>
      </w:r>
      <w:r w:rsidR="00AE1BCC">
        <w:t xml:space="preserve">alleles will not be successful. </w:t>
      </w:r>
      <w:r w:rsidR="000A5658">
        <w:t xml:space="preserve">This </w:t>
      </w:r>
      <w:r w:rsidR="00AE1BCC">
        <w:t>is an interesting direction for the future.</w:t>
      </w:r>
    </w:p>
    <w:p w:rsidR="00FD5114" w:rsidRDefault="00FD5114" w:rsidP="00E56CE3">
      <w:r>
        <w:t xml:space="preserve">// </w:t>
      </w:r>
      <w:proofErr w:type="spellStart"/>
      <w:r w:rsidRPr="00984BB7">
        <w:t>Raynes</w:t>
      </w:r>
      <w:proofErr w:type="spellEnd"/>
      <w:r>
        <w:t xml:space="preserve"> &amp; </w:t>
      </w:r>
      <w:proofErr w:type="spellStart"/>
      <w:r w:rsidRPr="00984BB7">
        <w:t>Sniegowski</w:t>
      </w:r>
      <w:proofErr w:type="spellEnd"/>
      <w:r>
        <w:t xml:space="preserve"> 2011 – recombination and mutation in yeast //</w:t>
      </w:r>
    </w:p>
    <w:p w:rsidR="000E7665" w:rsidRPr="00721F05" w:rsidRDefault="000E7665" w:rsidP="00E56CE3">
      <w:r w:rsidRPr="00721F05">
        <w:lastRenderedPageBreak/>
        <w:t>//Barton 2007 summarizes from Maynard Smith &amp; High – hitch-hiking effect - that "the effect of a sweep on variability is dependent on the ratio r/s; this must be substantially less than 1 for there to be much of an effect".//</w:t>
      </w:r>
    </w:p>
    <w:p w:rsidR="000E7665" w:rsidRPr="00721F05" w:rsidRDefault="000E7665" w:rsidP="00E56CE3"/>
    <w:p w:rsidR="008737FF" w:rsidRPr="00721F05" w:rsidRDefault="009A53A3" w:rsidP="00234877">
      <w:r>
        <w:t>In our model, r</w:t>
      </w:r>
      <w:r w:rsidR="008737FF" w:rsidRPr="00721F05">
        <w:t xml:space="preserve">ecombination occurs by bacterial transformation </w:t>
      </w:r>
      <w:r w:rsidR="00DE534D" w:rsidRPr="00721F05">
        <w:fldChar w:fldCharType="begin" w:fldLock="1"/>
      </w:r>
      <w:r w:rsidR="00234877">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id" : "ITEM-2", "itemData" : { "ISSN" : "0016-6731", "PMID" : "3396864", "abstract" : "Computer simulations of bacterial transformation are used to show that, under a wide range of biologically reasonable assumptions, transforming populations undergoing deleterious mutation and selection have a higher mean fitness at equilibrium than asexual populations. The source of transforming DNA, the amount of DNA taken up by each transforming cell, and the relationship between number of mutations and cell viability (the fitness function) are important factors. When the DNA source is living cells, transformation resembles meiotic sex. When the DNA source is cells killed by selection against mutations, transformation increases the average number of mutations per genome but can nevertheless increase the mean fitness of the population at equilibrium. In a model of regulated transformation, in which the most fit cells of a transforming population do not transform, transforming populations are always fitter at equilibrium than asexual populations. These results show that transformation can reduce mutation load.", "author" : [ { "dropping-particle" : "", "family" : "Redfield", "given" : "Rosemary J.", "non-dropping-particle" : "", "parse-names" : false, "suffix" : "" } ], "container-title" : "Genetics", "id" : "ITEM-2", "issue" : "1", "issued" : { "date-parts" : [ [ "1988", "5", "15" ] ] }, "page" : "213-21", "title" : "Evolution of bacterial transformation: is sex with dead cells ever better than no sex at all?", "type" : "article-journal", "volume" : "119" }, "uris" : [ "http://www.mendeley.com/documents/?uuid=5a077338-be16-4ff1-8e6e-73b1cc427267" ] } ], "mendeley" : { "previouslyFormattedCitation" : "(Avery 1944; Redfield 1988)" }, "properties" : { "noteIndex" : 0 }, "schema" : "https://github.com/citation-style-language/schema/raw/master/csl-citation.json" }</w:instrText>
      </w:r>
      <w:r w:rsidR="00DE534D" w:rsidRPr="00721F05">
        <w:fldChar w:fldCharType="separate"/>
      </w:r>
      <w:r w:rsidR="008834FE" w:rsidRPr="008834FE">
        <w:rPr>
          <w:noProof/>
        </w:rPr>
        <w:t>(Avery 1944; Redfield 1988)</w:t>
      </w:r>
      <w:r w:rsidR="00DE534D" w:rsidRPr="00721F05">
        <w:fldChar w:fldCharType="end"/>
      </w:r>
      <w:r w:rsidR="008737FF" w:rsidRPr="00721F05">
        <w:t xml:space="preserve">. This mechanism allows individual cells to recombine foreign DNA into their genome. </w:t>
      </w:r>
      <w:r>
        <w:t>We concentrated on this mechanism because, o</w:t>
      </w:r>
      <w:r w:rsidR="008737FF" w:rsidRPr="00721F05">
        <w:t>f the three known mechanisms for bacterial horizontal gene transfer (</w:t>
      </w:r>
      <w:r>
        <w:t xml:space="preserve">together with </w:t>
      </w:r>
      <w:r w:rsidR="008737FF" w:rsidRPr="00721F05">
        <w:t xml:space="preserve">conjugation and transduction), transformation is the only one actively regulated by the cells and the most likely to have evolved due to its adaptive properties </w:t>
      </w:r>
      <w:r w:rsidR="00DE534D" w:rsidRPr="00721F05">
        <w:fldChar w:fldCharType="begin" w:fldLock="1"/>
      </w:r>
      <w:r w:rsidR="00234877">
        <w:instrText>ADDIN CSL_CITATION { "citationItems" : [ { "id" : "ITEM-1", "itemData" : { "abstract" : "The hypothesis that the primary function of bacterial transformation is DNA repair was tested in the naturally transformable bacteria Bacillus subtilis and Haemophilus injluenzae by determining whether competence for transformation is regulated by DNA damage. Accordingly, DNA damage was induced by mitomycin C and by ultraviolet radiation at doses that efficiently induced a known damage-inducible gene fusion, and the ability of the damaged cultures to transform was monitored. Experiments were carried out both under conditions where and under competence-inducing conditions. does not involve a response to DNA damage, and thus that explanations other than DNA repair must be sought for the evolutionary was seen in either organism. These experiments strongly suggest that functions of natural transformation systems.", "author" : [ { "dropping-particle" : "", "family" : "Redfield", "given" : "Rosemary J.", "non-dropping-particle" : "", "parse-names" : false, "suffix" : "" } ], "container-title" : "Genetics", "id" : "ITEM-1", "issue" : "4", "issued" : { "date-parts" : [ [ "1993" ] ] }, "page" : "755-761", "publisher" : "Genetics Soc America", "title" : "Evolution of natural transformation: testing the DNA repair hypothesis in Bacillus subtilis and Haemophilus influenzae", "type" : "article-journal", "volume" : "133" }, "uris" : [ "http://www.mendeley.com/documents/?uuid=033b27a6-ece7-4869-a646-a781739d76a5" ] }, { "id" : "ITEM-2", "itemData" : { "DOI" : "10.1016/0966-842X(96)81514-9", "ISSN" : "0966-842X", "PMID" : "8820570", "abstract" : "Barriers to chromosomal gene transfer between bacterial species control their genetic isolation. These barriers, such as different microhabitats, the host ranges of genetic exchange vectors and restriction-modification systems, limit gene exchange, but the major limitation is genomic sequence divergence. The mismatch-repair system inhibits interspecies recombination, the inducible SOS system stimulates interspecies recombination, while natural selection determines the effective recombination frequencies.", "author" : [ { "dropping-particle" : "", "family" : "Matic", "given" : "Ivan", "non-dropping-particle" : "", "parse-names" : false, "suffix" : "" }, { "dropping-particle" : "", "family" : "Taddei", "given" : "Fran\u00e7ois", "non-dropping-particle" : "", "parse-names" : false, "suffix" : "" }, { "dropping-particle" : "", "family" : "Radman", "given" : "Miroslav", "non-dropping-particle" : "", "parse-names" : false, "suffix" : "" } ], "container-title" : "Trends in microbiology", "id" : "ITEM-2", "issue" : "2", "issued" : { "date-parts" : [ [ "1996", "2" ] ] }, "page" : "69-72", "title" : "Genetic barriers among bacteria.", "type" : "article-journal", "volume" : "4" }, "uris" : [ "http://www.mendeley.com/documents/?uuid=2a3fe00c-c5ea-4c0f-b04b-d44595393431" ] }, { "id" : "ITEM-3", "itemData" : { "ISSN" : "0016-6731", "PMID" : "9135998", "abstract" : "Bacteria are the only organisms known to actively take up DNA and recombine it into their genomes. While such natural transformation systems may provide many of the same benefits that sexual reproduction provides eukaryotes, there are important differences that critically alter the consequences, especially when recombination's main benefit is reducing the mutation load. Here, analytical and numerical methods are used to study the selection of transformation genes in populations undergoing deleterious mutation. Selection for transformability depends on the shape of the fitness function against mutation. If the fitness function is linear, then transformation would be selectively neutral were it not for the possibility that transforming cells may take up DNA that converts them into nontransformable cells. If the selection includes strong positive (synergistic) epistasis, then transformation can be advantageous in spite of this risk. The effect of low quality DNA (from selectively killed cells) on selection is then studied analytically and found to impose an additional cost. The limited data available for real bacterial populations suggest that the conditions necessary for the evolution of transformation are unlikely to be met, and thus that DNA uptake may have some function other than recombination of deleterious mutations.", "author" : [ { "dropping-particle" : "", "family" : "Redfield", "given" : "Rosemary J.", "non-dropping-particle" : "", "parse-names" : false, "suffix" : "" }, { "dropping-particle" : "", "family" : "Schrag", "given" : "M R", "non-dropping-particle" : "", "parse-names" : false, "suffix" : "" }, { "dropping-particle" : "", "family" : "Dean", "given" : "a M", "non-dropping-particle" : "", "parse-names" : false, "suffix" : "" } ], "container-title" : "Genetics", "id" : "ITEM-3", "issue" : "1", "issued" : { "date-parts" : [ [ "1997", "5" ] ] }, "page" : "27-38", "title" : "The evolution of bacterial transformation: sex with poor relations.", "type" : "article-journal", "volume" : "146" }, "uris" : [ "http://www.mendeley.com/documents/?uuid=a66af5fc-3aeb-41f7-9ef9-0cc60041b407" ] }, { "id" : "ITEM-4",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4",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Redfield 1993; Matic, Taddei, and Radman 1996; Redfield, Schrag, and Dean 1997; Tenaillon et al. 2001)" }, "properties" : { "noteIndex" : 0 }, "schema" : "https://github.com/citation-style-language/schema/raw/master/csl-citation.json" }</w:instrText>
      </w:r>
      <w:r w:rsidR="00DE534D" w:rsidRPr="00721F05">
        <w:fldChar w:fldCharType="separate"/>
      </w:r>
      <w:r w:rsidRPr="009A53A3">
        <w:rPr>
          <w:noProof/>
        </w:rPr>
        <w:t>(Redfield 1993; Matic, Taddei, and Radman 1996; Redfield, Schrag, and Dean 1997; Tenaillon et al. 2001)</w:t>
      </w:r>
      <w:r w:rsidR="00DE534D" w:rsidRPr="00721F05">
        <w:fldChar w:fldCharType="end"/>
      </w:r>
      <w:r w:rsidR="009C5297">
        <w:t>. In addition, transformation has been suggested as the precursor of eukaryotic meiosis</w:t>
      </w:r>
      <w:r w:rsidR="00560532">
        <w:t xml:space="preserve"> and to be regulated by stress</w:t>
      </w:r>
      <w:r w:rsidR="009C5297">
        <w:t xml:space="preserve"> </w:t>
      </w:r>
      <w:r w:rsidR="009C5297">
        <w:fldChar w:fldCharType="begin" w:fldLock="1"/>
      </w:r>
      <w:r w:rsidR="00234877">
        <w:instrText>ADDIN CSL_CITATION { "citationItems" : [ { "id" : "ITEM-1", "itemData" : { "DOI" : "10.1525/bio.2010.60.7.5", "ISSN" : "0006-3568", "author" : [ { "dropping-particle" : "", "family" : "Bernstein", "given" : "Harris", "non-dropping-particle" : "", "parse-names" : false, "suffix" : "" }, { "dropping-particle" : "", "family" : "Bernstein", "given" : "Carol", "non-dropping-particle" : "", "parse-names" : false, "suffix" : "" } ], "container-title" : "BioScience", "id" : "ITEM-1", "issue" : "7", "issued" : { "date-parts" : [ [ "2010", "7" ] ] }, "page" : "498-505", "title" : "Evolutionary Origin of Recombination during Meiosis", "type" : "article-journal", "volume" : "60" }, "uris" : [ "http://www.mendeley.com/documents/?uuid=c85d555d-abb8-49d3-885c-ab1d47da0751" ] } ], "mendeley" : { "previouslyFormattedCitation" : "(Bernstein and Bernstein 2010)" }, "properties" : { "noteIndex" : 0 }, "schema" : "https://github.com/citation-style-language/schema/raw/master/csl-citation.json" }</w:instrText>
      </w:r>
      <w:r w:rsidR="009C5297">
        <w:fldChar w:fldCharType="separate"/>
      </w:r>
      <w:r w:rsidR="009C5297" w:rsidRPr="009C5297">
        <w:rPr>
          <w:noProof/>
        </w:rPr>
        <w:t>(Bernstein and Bernstein 2010)</w:t>
      </w:r>
      <w:r w:rsidR="009C5297">
        <w:fldChar w:fldCharType="end"/>
      </w:r>
      <w:r>
        <w:t xml:space="preserve">. </w:t>
      </w:r>
      <w:r w:rsidR="00282723">
        <w:t xml:space="preserve">A recent study in </w:t>
      </w:r>
      <w:r w:rsidR="00282723" w:rsidRPr="00282723">
        <w:rPr>
          <w:i/>
          <w:iCs/>
        </w:rPr>
        <w:t>Streptococcus pneumonia</w:t>
      </w:r>
      <w:r w:rsidR="00282723">
        <w:t xml:space="preserve"> </w:t>
      </w:r>
      <w:r w:rsidR="00282723">
        <w:fldChar w:fldCharType="begin" w:fldLock="1"/>
      </w:r>
      <w:r w:rsidR="00234877">
        <w:instrText>ADDIN CSL_CITATION { "citationItems" : [ { "id" : "ITEM-1", "itemData" : { "DOI" : "10.1371/journal.ppat.1003758", "ISSN" : "1553-7374", "PMID" : "24244172", "abstract" : "Natural transformation has significant effects on bacterial genome evolution, but the evolutionary factors maintaining this mode of bacterial sex remain uncertain. Transformation is hypothesized to have both positive and negative evolutionary effects on bacteria. It can facilitate adaptation by combining beneficial mutations into a single individual, or reduce the mutational load by exposing deleterious alleles to natural selection. Alternatively, it may expose transformed cells to damaged or otherwise mutated environmental DNA and is energetically expensive. Here, we examine the long-term effects of transformation in the naturally competent species Streptococcus pneumoniae by evolving populations of wild-type and competence-deficient strains in chemostats for 1000 generations. Half of these populations were exposed to periodic mild stress to examine context-dependent benefits of transformation. We find that competence reduces fitness gain under benign conditions; however, these costs are reduced in the presence of periodic stress. Using whole genome re-sequencing, we show that competent populations fix fewer new mutations and that competence prevents the emergence of mutators. Our results show that during evolution in benign conditions competence helps maintain genome stability but is evolutionary costly; however, during periods of stress this same conservativism enables cells to retain fitness in the face of new mutations, showing for the first time that the benefits of transformation are context dependent.", "author" : [ { "dropping-particle" : "", "family" : "Engelmoer", "given" : "Daniel J.P.", "non-dropping-particle" : "", "parse-names" : false, "suffix" : "" }, { "dropping-particle" : "", "family" : "Donaldson", "given" : "Ian", "non-dropping-particle" : "", "parse-names" : false, "suffix" : "" }, { "dropping-particle" : "", "family" : "Rozen", "given" : "Daniel E.", "non-dropping-particle" : "", "parse-names" : false, "suffix" : "" } ], "container-title" : "PLoS pathogens", "id" : "ITEM-1", "issue" : "11", "issued" : { "date-parts" : [ [ "2013", "11" ] ] }, "page" : "e1003758", "title" : "Conservative Sex and the Benefits of Transformation in Streptococcus pneumoniae.", "type" : "article-journal", "volume" : "9" }, "uris" : [ "http://www.mendeley.com/documents/?uuid=96265103-5956-4803-afb4-1b193191da6f" ] } ], "mendeley" : { "previouslyFormattedCitation" : "(Engelmoer, Donaldson, and Rozen 2013)" }, "properties" : { "noteIndex" : 0 }, "schema" : "https://github.com/citation-style-language/schema/raw/master/csl-citation.json" }</w:instrText>
      </w:r>
      <w:r w:rsidR="00282723">
        <w:fldChar w:fldCharType="separate"/>
      </w:r>
      <w:r w:rsidR="00282723" w:rsidRPr="00282723">
        <w:rPr>
          <w:noProof/>
        </w:rPr>
        <w:t>(Engelmoer, Donaldson, and Rozen 2013)</w:t>
      </w:r>
      <w:r w:rsidR="00282723">
        <w:fldChar w:fldCharType="end"/>
      </w:r>
      <w:r w:rsidR="00282723">
        <w:t xml:space="preserve"> found that transformation is </w:t>
      </w:r>
      <w:r w:rsidR="000A33B4">
        <w:t xml:space="preserve">more favorable under stress; that this advantage is due to the reduction of mutational load; and that it limits the fixation of mutator alleles. </w:t>
      </w:r>
      <w:r w:rsidR="000A33B4" w:rsidRPr="000A33B4">
        <w:rPr>
          <w:highlight w:val="yellow"/>
        </w:rPr>
        <w:t xml:space="preserve">Our theoretical results are in agreement with these results. However, </w:t>
      </w:r>
      <w:r w:rsidR="00234877">
        <w:rPr>
          <w:highlight w:val="yellow"/>
        </w:rPr>
        <w:t xml:space="preserve">stress-induced mutagenesis has been documents in </w:t>
      </w:r>
      <w:r w:rsidR="00234877">
        <w:rPr>
          <w:i/>
          <w:iCs/>
          <w:highlight w:val="yellow"/>
        </w:rPr>
        <w:t xml:space="preserve">S. pneumonia </w:t>
      </w:r>
      <w:r w:rsidR="00234877">
        <w:rPr>
          <w:highlight w:val="yellow"/>
        </w:rPr>
        <w:t xml:space="preserve">under similar stress conditions </w:t>
      </w:r>
      <w:r w:rsidR="00234877">
        <w:rPr>
          <w:highlight w:val="yellow"/>
        </w:rPr>
        <w:fldChar w:fldCharType="begin" w:fldLock="1"/>
      </w:r>
      <w:r w:rsidR="00234877">
        <w:rPr>
          <w:highlight w:val="yellow"/>
        </w:rPr>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Streptococcus pneumoniae.", "type" : "article-journal", "volume" : "57" }, "uris" : [ "http://www.mendeley.com/documents/?uuid=9d27374b-edb2-4edc-b0b7-b1636df1593c" ] } ], "mendeley" : { "previouslyFormattedCitation" : "(Henderson-Begg, Livermore, and Hall 2006)" }, "properties" : { "noteIndex" : 0 }, "schema" : "https://github.com/citation-style-language/schema/raw/master/csl-citation.json" }</w:instrText>
      </w:r>
      <w:r w:rsidR="00234877">
        <w:rPr>
          <w:highlight w:val="yellow"/>
        </w:rPr>
        <w:fldChar w:fldCharType="separate"/>
      </w:r>
      <w:r w:rsidR="00234877" w:rsidRPr="00234877">
        <w:rPr>
          <w:noProof/>
          <w:highlight w:val="yellow"/>
        </w:rPr>
        <w:t>(Henderson-Begg, Livermore, and Hall 2006)</w:t>
      </w:r>
      <w:r w:rsidR="00234877">
        <w:rPr>
          <w:highlight w:val="yellow"/>
        </w:rPr>
        <w:fldChar w:fldCharType="end"/>
      </w:r>
      <w:r w:rsidR="00234877">
        <w:rPr>
          <w:highlight w:val="yellow"/>
        </w:rPr>
        <w:t xml:space="preserve">, and </w:t>
      </w:r>
      <w:r w:rsidR="000A33B4" w:rsidRPr="000A33B4">
        <w:rPr>
          <w:highlight w:val="yellow"/>
        </w:rPr>
        <w:t>our results suggest that stress-induced mutators will not be limited by transformation, at least no</w:t>
      </w:r>
      <w:r w:rsidR="00234877">
        <w:rPr>
          <w:highlight w:val="yellow"/>
        </w:rPr>
        <w:t>t</w:t>
      </w:r>
      <w:r w:rsidR="000A33B4" w:rsidRPr="000A33B4">
        <w:rPr>
          <w:highlight w:val="yellow"/>
        </w:rPr>
        <w:t xml:space="preserve"> to the extent that constitutive mutators are.</w:t>
      </w:r>
      <w:r w:rsidR="000A33B4">
        <w:t xml:space="preserve"> </w:t>
      </w:r>
      <w:r w:rsidR="00FD5114">
        <w:t>//</w:t>
      </w:r>
      <w:r w:rsidR="00FD5114" w:rsidRPr="00FD5114">
        <w:t xml:space="preserve"> </w:t>
      </w:r>
      <w:proofErr w:type="spellStart"/>
      <w:r w:rsidR="00FD5114" w:rsidRPr="00984BB7">
        <w:t>Raynes</w:t>
      </w:r>
      <w:proofErr w:type="spellEnd"/>
      <w:r w:rsidR="00FD5114">
        <w:t xml:space="preserve"> &amp; </w:t>
      </w:r>
      <w:proofErr w:type="spellStart"/>
      <w:r w:rsidR="00FD5114" w:rsidRPr="00984BB7">
        <w:t>Sniegowski</w:t>
      </w:r>
      <w:proofErr w:type="spellEnd"/>
      <w:r w:rsidR="00FD5114">
        <w:t xml:space="preserve"> </w:t>
      </w:r>
      <w:proofErr w:type="gramStart"/>
      <w:r w:rsidR="00FD5114">
        <w:t>2011 ?</w:t>
      </w:r>
      <w:proofErr w:type="gramEnd"/>
      <w:r w:rsidR="00FD5114">
        <w:t>//</w:t>
      </w:r>
    </w:p>
    <w:p w:rsidR="00FD5114" w:rsidRDefault="00FD5114" w:rsidP="001D305B"/>
    <w:p w:rsidR="007369B1" w:rsidRDefault="00984CCE" w:rsidP="001D305B">
      <w:r>
        <w:t>In addition to</w:t>
      </w:r>
      <w:r w:rsidR="00B360AC">
        <w:t xml:space="preserve"> stress-induced mutagenesis, which was discussed in the introduction, </w:t>
      </w:r>
      <w:r w:rsidR="001D305B">
        <w:t>our model</w:t>
      </w:r>
      <w:r w:rsidR="00B360AC">
        <w:t xml:space="preserve"> includes two </w:t>
      </w:r>
      <w:r w:rsidR="001D305B">
        <w:t xml:space="preserve">more </w:t>
      </w:r>
      <w:r w:rsidR="00B360AC">
        <w:t xml:space="preserve">strategies for </w:t>
      </w:r>
      <w:r w:rsidR="001D305B">
        <w:t>generating</w:t>
      </w:r>
      <w:r w:rsidR="00B360AC">
        <w:t xml:space="preserve"> genetic variation: (i) s</w:t>
      </w:r>
      <w:r w:rsidR="00C861BA" w:rsidRPr="00721F05">
        <w:t>tress-induced reco</w:t>
      </w:r>
      <w:r w:rsidR="00B360AC">
        <w:t xml:space="preserve">mbination </w:t>
      </w:r>
      <w:r w:rsidR="00C861BA" w:rsidRPr="00721F05">
        <w:t xml:space="preserve">has been documented in bacteria </w:t>
      </w:r>
      <w:r w:rsidR="00C861BA" w:rsidRPr="00721F05">
        <w:fldChar w:fldCharType="begin" w:fldLock="1"/>
      </w:r>
      <w:r w:rsidR="00234877">
        <w:instrText>ADDIN CSL_CITATION { "citationItems" : [ { "id" : "ITEM-1", "itemData" : { "DOI" : "10.1038/nature02241", "ISSN" : "1476-4687", "PMID" : "14688795", "abstract" : "Mobile genetic elements have a crucial role in spreading antibiotic resistance genes among bacterial populations. Environmental and genetic factors that regulate conjugative transfer of antibiotic resistance genes in bacterial populations are largely unknown. Integrating conjugative elements (ICEs) are a diverse group of mobile elements that are transferred by means of cell-cell contact and integrate into the chromosome of the new host. SXT is a approximately 100-kilobase ICE derived from Vibrio cholerae that encodes genes that confer resistance to chloramphenicol, sulphamethoxazole, trimethoprim and streptomycin. SXT-related elements were not detected in V. cholerae before 1993 but are now present in almost all clinical V. cholerae isolates from Asia. ICEs related to SXT are also present in several other bacterial species and encode a variety of antibiotic and heavy metal resistance genes. Here we show that SetR, an SXT encoded repressor, represses the expression of activators of SXT transfer. The 'SOS response' to DNA damage alleviates this repression, increasing the expression of genes necessary for SXT transfer and hence the frequency of transfer. SOS is induced by a variety of environmental factors and antibiotics, for example ciprofloxacin, and we show that ciprofloxacin induces SXT transfer as well. Thus, we present a mechanism by which therapeutic agents can promote the spread of antibiotic resistance genes.", "author" : [ { "dropping-particle" : "", "family" : "Beaber", "given" : "John W.", "non-dropping-particle" : "", "parse-names" : false, "suffix" : "" }, { "dropping-particle" : "", "family" : "Hochhut", "given" : "Bianca", "non-dropping-particle" : "", "parse-names" : false, "suffix" : "" }, { "dropping-particle" : "", "family" : "Waldor", "given" : "Matthew K.", "non-dropping-particle" : "", "parse-names" : false, "suffix" : "" } ], "container-title" : "Nature", "id" : "ITEM-1", "issue" : "6969", "issued" : { "date-parts" : [ [ "2004", "1", "1" ] ] }, "note" : "        From Duplicate 2 (                           SOS response promotes horizontal dissemination of antibiotic resistance genes.                         - Beaber, John W; Hochhut, Bianca; Waldor, Matthew K )\n                \nevidence that antibiotic induce hgt of resistance genes via sos response\n        \n      ", "page" : "72-4", "publisher" : "Macmillian Magazines Ltd.", "shortTitle" : "Nature", "title" : "SOS response promotes horizontal dissemination of antibiotic resistance genes.", "type" : "article-journal", "volume" : "427" }, "uris" : [ "http://www.mendeley.com/documents/?uuid=23530403-4784-4ca2-8f44-d18a426c6fd9" ] }, { "id" : "ITEM-2", "itemData" : { "DOI" : "10.1126/science.1127912", "ISSN" : "1095-9203", "PMID" : "16825569", "abstract" : "Natural transformation is a widespread mechanism for genetic exchange in bacteria. Aminoglycoside and fluoroquinolone antibiotics, as well as mitomycin C, a DNA-damaging agent, induced transformation in Streptococcus pneumoniae. This induction required an intact competence regulatory cascade. Furthermore, mitomycin C induction of recA was strictly dependent on the development of competence. In response to antibiotic stress, S. pneumoniae, which lacks an SOS-like system, exhibited genetic transformation. The design of antibiotherapy should take into consideration this potential of a major human pathogen to increase its rate of genetic exchange in response to antibiotics.", "author" : [ { "dropping-particle" : "", "family" : "Prudhomme", "given" : "Marc", "non-dropping-particle" : "", "parse-names" : false, "suffix" : "" }, { "dropping-particle" : "", "family" : "Attaiech", "given" : "Laetitia", "non-dropping-particle" : "", "parse-names" : false, "suffix" : "" }, { "dropping-particle" : "", "family" : "Sanchez", "given" : "Guillaume", "non-dropping-particle" : "", "parse-names" : false, "suffix" : "" }, { "dropping-particle" : "", "family" : "Martin", "given" : "Bernard", "non-dropping-particle" : "", "parse-names" : false, "suffix" : "" }, { "dropping-particle" : "", "family" : "Claverys", "given" : "Jean-Pierre", "non-dropping-particle" : "", "parse-names" : false, "suffix" : "" } ], "container-title" : "Science", "id" : "ITEM-2", "issue" : "5783", "issued" : { "date-parts" : [ [ "2006", "7" ] ] }, "note" : "transformation in s pneumoniae induced by antibiotics and dna damaging agent\ns pneumoniae is the classical model for bacterial transformation, and it lacks the e coli sos response\n        \ncompetence ~ quorom sensing? (CSP)\nCSP triggers competence but also fratricide (cell lysis)\n        \nmitomycin C induced competene and recA\n(it also induces SOS response in E coli)\nantibiotics (some not all) induces competence and transformation\nsome of the signals are shared byvcompetence in s.p. and sos response in e.c.\n        \n      ", "page" : "89-92", "title" : "Antibiotic stress induces genetic transformability in the human pathogen Streptococcus pneumoniae.", "type" : "article-journal", "volume" : "313" }, "uris" : [ "http://www.mendeley.com/documents/?uuid=63cc84ad-4181-43ff-b087-43ce21c50635" ] }, { "id" : "ITEM-3", "itemData" : { "ISSN" : "0021-9193", "abstract" : "Antibiotics that interfere with DNA replication and cell viability activate the SOS response. In Staphylococcus aureus, the antibiotic-induced SOS response promotes replication and high-frequency horizontal transfer of pathogenicity island-encoded virulence factors. Here we report that beta-lactams induce a bona fide SOS response in S. aureus, characterized by the activation of the RecA and LexA proteins, the two master regulators of the SOS response. Moreover, we show that beta-lactams are capable of triggering staphylococcal prophage induction in S. aureus lysogens. Consequently, and as previously described for SOS induction by commonly used fluoroquinolone antibiotics, beta-lactam-mediated phage induction also resulted in replication and high-frequency transfer of the staphylococcal pathogenicity islands, showing that such antibiotics may have the unintended consequence of promoting the spread of bacterial virulence factors.", "author" : [ { "dropping-particle" : "", "family" : "Maiques", "given" : "Elisa", "non-dropping-particle" : "", "parse-names" : false, "suffix" : "" }, { "dropping-particle" : "", "family" : "Ubeda", "given" : "Carles", "non-dropping-particle" : "", "parse-names" : false, "suffix" : "" }, { "dropping-particle" : "", "family" : "Campoy", "given" : "Susana", "non-dropping-particle" : "", "parse-names" : false, "suffix" : "" }, { "dropping-particle" : "", "family" : "Salvador", "given" : "Noelia",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Barb\u00e9", "given" : "Jordi", "non-dropping-particle" : "", "parse-names" : false, "suffix" : "" }, { "dropping-particle" : "", "family" : "Penad\u00e9s", "given" : "Jos\u00e9 R", "non-dropping-particle" : "", "parse-names" : false, "suffix" : "" } ], "container-title" : "Journal of bacteriology", "id" : "ITEM-3", "issue" : "7", "issued" : { "date-parts" : [ [ "2006", "4", "1" ] ] }, "page" : "2726-9", "title" : "beta-lactam antibiotics induce the SOS response and horizontal transfer of virulence factors in Staphylococcus aureus.", "type" : "article-journal", "volume" : "188" }, "uris" : [ "http://www.mendeley.com/documents/?uuid=3fa711de-e911-478d-a463-c3e9a0686095" ] } ], "mendeley" : { "previouslyFormattedCitation" : "(Beaber, Hochhut, and Waldor 2004; Prudhomme et al. 2006; Maiques et al. 2006)" }, "properties" : { "noteIndex" : 0 }, "schema" : "https://github.com/citation-style-language/schema/raw/master/csl-citation.json" }</w:instrText>
      </w:r>
      <w:r w:rsidR="00C861BA" w:rsidRPr="00721F05">
        <w:fldChar w:fldCharType="separate"/>
      </w:r>
      <w:r w:rsidR="00C861BA" w:rsidRPr="00721F05">
        <w:rPr>
          <w:noProof/>
        </w:rPr>
        <w:t>(Beaber, Hochhut, and Waldor 2004; Prudhomme et al. 2006; Maiques et al. 2006)</w:t>
      </w:r>
      <w:r w:rsidR="00C861BA" w:rsidRPr="00721F05">
        <w:fldChar w:fldCharType="end"/>
      </w:r>
      <w:r w:rsidR="00C861BA" w:rsidRPr="00721F05">
        <w:t xml:space="preserve">, yeast </w:t>
      </w:r>
      <w:r w:rsidR="00C861BA" w:rsidRPr="00721F05">
        <w:fldChar w:fldCharType="begin" w:fldLock="1"/>
      </w:r>
      <w:r w:rsidR="00234877">
        <w:instrText>ADDIN CSL_CITATION { "citationItems" : [ { "id" : "ITEM-1", "itemData" : { "DOI" : "10.1073/pnas.201529598", "ISSN" : "0027-8424", "PMID" : "11724920", "abstract" : "Meiotic recombination in the yeast Saccharomyces cerevisiae is initiated by programmed double-strand breaks at selected sites throughout the genome (hotspots). alpha-Hotspots are binding sites for transcription factors. Double-strand breaks at alpha-hotspots require binding of transcription factor but not high levels of transcription per se. We show that modulating the production of the transcription factor Gcn4p by deletion or constitutive transcription alters the rate of gene conversion and crossing-over at HIS4. In addition, we show that alterations in the metabolic state of the cell change the frequency of gene conversion at HIS4 in a Gcn4p-dependent manner. We suggest that recombination data obtained from experiments using amino acid and other biosynthetic genes for gene disruptions and/or as genetic markers should be treated cautiously. The demonstration that Gcn4p affects transcription of more than 500 genes and that the recombinationally \"hottest\" ORFs tend to be Gcn4p-regulated suggest that the metabolic state of a cell, especially with respect to nitrogen metabolism, is a determinant of recombination rates. This observation suggests that the effects of metabolic state may be global and may account for some as yet unexplained features of recombination in higher organisms, such as the differences in map length between the sexes.", "author" : [ { "dropping-particle" : "", "family" : "Abdullah", "given" : "M F", "non-dropping-particle" : "", "parse-names" : false, "suffix" : "" }, { "dropping-particle" : "", "family" : "Borts", "given" : "R H", "non-dropping-particle" : "", "parse-names" : false, "suffix" : "" } ], "container-title" : "Proceedings of the National Academy of Sciences", "id" : "ITEM-1", "issue" : "25", "issued" : { "date-parts" : [ [ "2001", "12", "4" ] ] }, "page" : "14524-9", "title" : "Meiotic recombination frequencies are affected by nutritional states in Saccharomycescerevisiae.", "type" : "article-journal", "volume" : "98" }, "uris" : [ "http://www.mendeley.com/documents/?uuid=8eb472d3-7c6e-4b01-9627-63c2a13447f2" ] } ], "mendeley" : { "previouslyFormattedCitation" : "(Abdullah and Borts 2001)" }, "properties" : { "noteIndex" : 0 }, "schema" : "https://github.com/citation-style-language/schema/raw/master/csl-citation.json" }</w:instrText>
      </w:r>
      <w:r w:rsidR="00C861BA" w:rsidRPr="00721F05">
        <w:fldChar w:fldCharType="separate"/>
      </w:r>
      <w:r w:rsidR="00C861BA" w:rsidRPr="00721F05">
        <w:rPr>
          <w:noProof/>
        </w:rPr>
        <w:t>(Abdullah and Borts 2001)</w:t>
      </w:r>
      <w:r w:rsidR="00C861BA" w:rsidRPr="00721F05">
        <w:fldChar w:fldCharType="end"/>
      </w:r>
      <w:r w:rsidR="00C861BA" w:rsidRPr="00721F05">
        <w:t xml:space="preserve">, plants </w:t>
      </w:r>
      <w:r w:rsidR="00C861BA" w:rsidRPr="00721F05">
        <w:fldChar w:fldCharType="begin" w:fldLock="1"/>
      </w:r>
      <w:r w:rsidR="00234877">
        <w:instrText>ADDIN CSL_CITATION { "citationItems" : [ { "id" : "ITEM-1", "itemData" : { "DOI" : "10.1038/ng846", "ISSN" : "1061-4036", "PMID" : "11836502", "abstract" : "Evolution is based on genetic variability and subsequent phenotypic selection. Mechanisms that modulate the rate of mutation according to environmental cues, and thus control the balance between genetic stability and flexibility, might provide a distinct evolutionary advantage. Stress-induced mutations stimulated by unfavorable environments, and possible mechanisms for their induction, have been described for several organisms, but research in this area has mainly focused on microorganisms. We have analyzed the influence of adverse environmental conditions on the genetic stability of the higher plant Arabidopsis thaliana. Here we show that a biotic stress factor-attack by the oomycete pathogen Peronospora parasitica-can stimulate somatic recombination in Arabidopsis. The same effect was observed when plant pathogen-defense mechanisms were activated by the chemicals 2,6-dichloroisonicotinic acid (INA) or benzothiadiazole (BTH), or by a mutation (cim3). Together with previous studies of recombination induced by abiotic factors, these findings suggest that increased somatic recombination is a general stress response in plants. The increased genetic flexibility might facilitate evolutionary adaptation of plant populations to stressful environments.", "author" : [ { "dropping-particle" : "", "family" : "Lucht", "given" : "Jan M", "non-dropping-particle" : "", "parse-names" : false, "suffix" : "" }, { "dropping-particle" : "", "family" : "Mauch-Mani", "given" : "Brigitte", "non-dropping-particle" : "", "parse-names" : false, "suffix" : "" }, { "dropping-particle" : "", "family" : "Steiner", "given" : "Henry-York", "non-dropping-particle" : "", "parse-names" : false, "suffix" : "" }, { "dropping-particle" : "", "family" : "Metraux", "given" : "Jean-Pierre", "non-dropping-particle" : "", "parse-names" : false, "suffix" : "" }, { "dropping-particle" : "", "family" : "Ryals", "given" : "John", "non-dropping-particle" : "", "parse-names" : false, "suffix" : "" }, { "dropping-particle" : "", "family" : "Hohn", "given" : "Barbara", "non-dropping-particle" : "", "parse-names" : false, "suffix" : "" } ], "container-title" : "Nature genetics", "id" : "ITEM-1", "issue" : "3", "issued" : { "date-parts" : [ [ "2002", "3" ] ] }, "page" : "311-4", "title" : "Pathogen stress increases somatic recombination frequency in Arabidopsis.", "type" : "article-journal", "volume" : "30" }, "uris" : [ "http://www.mendeley.com/documents/?uuid=4dd56fbf-9579-48a9-91fe-ed57caa37469" ] }, { "id" : "ITEM-2", "itemData" : { "DOI" : "10.1016/j.mrfmmm.2010.12.013", "ISSN" : "0027-5107", "PMID" : "21236268", "abstract" : "In earlier studies, we showed that abiotic stresses, such as ionizing radiation, heavy metals, temperature and water, trigger an increase in homologous recombination frequency (HRF). We also demonstrated that many of these stresses led to inheritance of high-frequency homologous recombination, HRF. Although an increase in recombination frequency is an important indicator of genome rearrangements, it only represents a minor portion of possible stress-induced mutations. Here, we analyzed the influence of heat, cold, drought, flood and UVC abiotic stresses on two major types of mutations in the genome, point mutations and small deletions/insertions. We used two transgenic lines of Arabidopsis thaliana, one allowing an analysis of reversions in a stop codon-containing inactivated \u03b2-glucuronidase transgene and another one allowing an analysis of repeat stability in a microsatellite-interrupted \u03b2-glucuronidase transgene. The transgenic Arabidopsis line carrying the \u03b2-glucuronidase-based homologous recombination substrate was used as a positive control. We showed that the majority of stresses increased the frequency of point mutations, homologous recombination and microsatellite instability in somatic cells, with the frequency of homologous recombination being affected the most. The analysis of transgenerational changes showed an increase in HRF to be the most prominent effect observed in progeny. Significant changes in recombination frequency were observed upon exposure to all types of stress except drought, whereas changes in microsatellite instability were observed upon exposure to UVC, heat and cold. The frequency of point mutations in the progeny of stress-exposed plants was the least affected; an increase in mutation frequency was observed only in the progeny of plants exposed to UVC. We thus conclude that transgenerational changes in genome stability in response to stress primarily involve an increase in recombination frequency.", "author" : [ { "dropping-particle" : "", "family" : "Yao", "given" : "Youli", "non-dropping-particle" : "", "parse-names" : false, "suffix" : "" }, { "dropping-particle" : "", "family" : "Kovalchuk", "given" : "Igor", "non-dropping-particle" : "", "parse-names" : false, "suffix" : "" } ], "container-title" : "Mutation research", "id" : "ITEM-2", "issue" : "1-2", "issued" : { "date-parts" : [ [ "2011", "3", "10" ] ] }, "page" : "61-6", "title" : "Abiotic stress leads to somatic and heritable changes in homologous recombination frequency, point mutation frequency and microsatellite stability in Arabidopsis plants.", "type" : "article-journal", "volume" : "707" }, "uris" : [ "http://www.mendeley.com/documents/?uuid=14691161-43bd-46cd-9435-15c364efb253" ] } ], "mendeley" : { "previouslyFormattedCitation" : "(Lucht et al. 2002; Yao and Kovalchuk 2011)" }, "properties" : { "noteIndex" : 0 }, "schema" : "https://github.com/citation-style-language/schema/raw/master/csl-citation.json" }</w:instrText>
      </w:r>
      <w:r w:rsidR="00C861BA" w:rsidRPr="00721F05">
        <w:fldChar w:fldCharType="separate"/>
      </w:r>
      <w:r w:rsidR="00C861BA" w:rsidRPr="00721F05">
        <w:rPr>
          <w:noProof/>
        </w:rPr>
        <w:t>(Lucht et al. 2002; Yao and Kovalchuk 2011)</w:t>
      </w:r>
      <w:r w:rsidR="00C861BA" w:rsidRPr="00721F05">
        <w:fldChar w:fldCharType="end"/>
      </w:r>
      <w:r w:rsidR="00C861BA" w:rsidRPr="00721F05">
        <w:t xml:space="preserve">, and flies </w:t>
      </w:r>
      <w:r w:rsidR="00C861BA" w:rsidRPr="00721F05">
        <w:fldChar w:fldCharType="begin" w:fldLock="1"/>
      </w:r>
      <w:r w:rsidR="00234877">
        <w:instrText>ADDIN CSL_CITATION { "citationItems" : [ { "id" : "ITEM-1", "itemData" : { "DOI" : "10.1111/j.1095-8312.1988.tb00458.x", "ISSN" : "00244066", "abstract" : "There is increasing evidence that ecological variables involving stress are important in determining evolutionary rates. This paper incorporates recombination into this scenario. In Drosophila melanogaster, recombination increases at developmental temperatures above and below normal culture temperatures, giving a U-shaped curve which is most pronounced in centromeric regions; however, at near lethal temperature extremes there is some evidence for a fall in recombination. More limited data from other organisms are generally consistent with this conclusion. Nutritional stress in the form of starvation increases recombination in D. melanogaster, and behavioural stress has been found to increase recombination in male mice. In natural populations recombination is under complex genetic control analogous to other quantitative traits. In D. melanogaster in a novel environment, there is evidence that additive genetic variability for recombination is higher than in a standard laboratory environment. During selection in populations exposed to extreme stress increased recombination may occur; this implies that in marginal (stressful) habitats, variability generated by recombination may increase. In D. melanogaster, structural heterozygosity due to inversions in one part of the genome tends to increase recombination in the remainder of the genome in a qualitatively similar manner to, and cumulative with, direct environmental effects especially temperature. Substantial recombination should be inducible under combinations of karyotypes and environments deviating from existing circumstances, especially if the suggestion that effects are often synergistic due to a dependence upon available energy levels can be confirmed.", "author" : [ { "dropping-particle" : "", "family" : "Parsons", "given" : "P. A.", "non-dropping-particle" : "", "parse-names" : false, "suffix" : "" } ], "container-title" : "Biological Journal of the Linnean Society", "id" : "ITEM-1", "issue" : "1", "issued" : { "date-parts" : [ [ "1988", "9", "14" ] ] }, "page" : "49-68", "title" : "Evolutionary rates: effects of stress upon recombination", "type" : "article-journal", "volume" : "35" }, "uris" : [ "http://www.mendeley.com/documents/?uuid=b94168e4-152e-4b3e-aefa-72b86b0bd1f2" ] }, { "id" : "ITEM-2", "itemData" : { "DOI" : "10.1007/s00265-010-1117-7", "ISSN" : "0340-5443", "abstract" : "The concept of evolvability is controversial. To some, it is simply a measure of the standing genetic variation in a population and can be captured by the narrow-sense heritability (h2). To others, evolvability refers to the capacity to generate heritable phenotypic variation. Many scientists, including Darwin, have argued that environmental variation can generate heritable phenotypic variation. However, their theories have been difficult to test. Recent theory on the evolution of sex and recombination provides a much simpler framework for evaluating evolv- ability. It shows that modifiers of recombination can increase in prevalence whenever low fitness individuals produce proportionately more recombinant offspring. Be- cause recombination can generate heritable variation, stress- induced recombination might be a plausible mechanism of evolvability if populations exhibit a negative relationship between fitness and recombination. Here we use the fruit fly, Drosophila melanogaster, to test for this relationship. We exposed females to mating stress, heat shock or cold shock and measured the temporary changes that occurred in reproductive output and the rate of chromosomal recombi- nation. We found that each stress treatment increased the", "author" : [ { "dropping-particle" : "", "family" : "Zhong", "given" : "Weihao", "non-dropping-particle" : "", "parse-names" : false, "suffix" : "" }, { "dropping-particle" : "", "family" : "Priest", "given" : "Nicholas K.", "non-dropping-particle" : "", "parse-names" : false, "suffix" : "" } ], "container-title" : "Behavioral Ecology and Sociobiology", "id" : "ITEM-2", "issue" : "3", "issued" : { "date-parts" : [ [ "2010", "12", "23" ] ] }, "page" : "493-502", "title" : "Stress-induced recombination and the mechanism of evolvability", "type" : "article-journal", "volume" : "65" }, "uris" : [ "http://www.mendeley.com/documents/?uuid=7d2e94f1-0692-47f6-8b02-22e4a7c34607" ] }, { "id" : "ITEM-3", "itemData" : { "DOI" : "10.1111/j.1558-5646.2011.01450.x", "ISSN" : "1558-5646", "PMID" : "22276549", "abstract" : "At the population level, recombination mediates the efficiency with which selection can eliminate deleterious mutations. At the individual level, deleterious alleles may influence recombination, which would change the rate at which linkage disequilibrium is eroded and thereby alter the efficiency with which deleterious alleles are purged. Here, we test whether the presence of a deleterious allele on one autosome affects recombination on another autosome. We find that deleterious alleles not only alter the rate but also the pattern of recombination. However, there is little support that different deleterious alleles affect recombination in a consistent manner. Because we have detailed information on individual females across their lifetimes, we are able to examine how recombination patterns change with age and find that these patterns are also affected by the presence of deleterious alleles. The differences among genotypes or among age classes are large enough to add substantial noise to genetic mapping experiments that do not consider these sources of variation.", "author" : [ { "dropping-particle" : "", "family" : "Tedman-Aucoin", "given" : "Katherine", "non-dropping-particle" : "", "parse-names" : false, "suffix" : "" }, { "dropping-particle" : "", "family" : "Agrawal", "given" : "Aneil F.", "non-dropping-particle" : "", "parse-names" : false, "suffix" : "" } ], "container-title" : "Evolution; international journal of organic evolution", "id" : "ITEM-3", "issue" : "2", "issued" : { "date-parts" : [ [ "2012", "2" ] ] }, "page" : "575-85", "title" : "The effect of deleterious mutations and age on recombination in Drosophila melanogaster.", "type" : "article-journal", "volume" : "66" }, "uris" : [ "http://www.mendeley.com/documents/?uuid=3883d247-92e2-45ba-bfb5-819f0986fe72" ] } ], "mendeley" : { "previouslyFormattedCitation" : "(Parsons 1988; Zhong and Priest 2010; Tedman-Aucoin and Agrawal 2012)" }, "properties" : { "noteIndex" : 0 }, "schema" : "https://github.com/citation-style-language/schema/raw/master/csl-citation.json" }</w:instrText>
      </w:r>
      <w:r w:rsidR="00C861BA" w:rsidRPr="00721F05">
        <w:fldChar w:fldCharType="separate"/>
      </w:r>
      <w:r w:rsidR="00C861BA" w:rsidRPr="00721F05">
        <w:rPr>
          <w:noProof/>
        </w:rPr>
        <w:t>(Parsons 1988; Zhong and Priest 2010; Tedman-Aucoin and Agrawal 2012)</w:t>
      </w:r>
      <w:r w:rsidR="00C861BA" w:rsidRPr="00721F05">
        <w:fldChar w:fldCharType="end"/>
      </w:r>
      <w:r w:rsidR="00B360AC">
        <w:t>;</w:t>
      </w:r>
      <w:r w:rsidR="009A53A3">
        <w:t xml:space="preserve"> </w:t>
      </w:r>
      <w:r w:rsidR="001D305B">
        <w:t>(ii) s</w:t>
      </w:r>
      <w:r w:rsidR="00B360AC">
        <w:t>imultaneous i</w:t>
      </w:r>
      <w:r w:rsidR="009A53A3">
        <w:t xml:space="preserve">nduction of both recombination and mutation by stress is supported by findings </w:t>
      </w:r>
      <w:r w:rsidR="00B360AC">
        <w:t xml:space="preserve">that </w:t>
      </w:r>
      <w:r w:rsidR="007369B1" w:rsidRPr="00721F05">
        <w:t>mutation is correlated with recombination and regulated by the same mechanisms</w:t>
      </w:r>
      <w:r w:rsidR="00B360AC">
        <w:t xml:space="preserve"> in </w:t>
      </w:r>
      <w:r w:rsidR="00B360AC">
        <w:rPr>
          <w:i/>
          <w:iCs/>
        </w:rPr>
        <w:t>E. coli</w:t>
      </w:r>
      <w:r w:rsidR="007369B1" w:rsidRPr="00721F05">
        <w:t xml:space="preserve"> </w:t>
      </w:r>
      <w:r w:rsidR="007369B1" w:rsidRPr="00721F05">
        <w:fldChar w:fldCharType="begin" w:fldLock="1"/>
      </w:r>
      <w:r w:rsidR="00234877">
        <w:instrText>ADDIN CSL_CITATION { "citationItems" : [ { "id" : "ITEM-1", "itemData" : { "DOI" : "10.1093/emboj/16.11.3303", "ISSN" : "0261-4189", "PMID" : "9214645", "abstract" : "Stationary-phase mutation in microbes can produce selected ('adaptive') mutants preferentially. In one system, this occurs via a distinct, recombination-dependent mechanism. Two points of controversy have surrounded these adaptive reversions of an Escherichia coli lac mutation. First, are the mutations directed preferentially to the selected gene in a Lamarckian manner? Second, is the adaptive mutation mechanism specific to the F plasmid replicon carrying lac? We report that lac adaptive mutations are associated with hypermutation in unselected genes, in all replicons in the cell. The associated mutations have a similar sequence spectrum to the adaptive reversions. Thus, the adaptive mutagenesis mechanism is not directed to the lac genes, in a Lamarckian manner, nor to the F' replicon carrying lac. Hypermutation was not found in non-revertants exposed to selection. Therefore, the genome-wide hypermutation underlying adaptive mutation occurs in a differentiated subpopulation. The existence of mutable subpopulations in non-growing cells is important in bacterial evolution and could be relevant to the somatic mutations that give rise to cancers in multicellular organisms.", "author" : [ { "dropping-particle" : "", "family" : "Torkelson", "given" : "Joel", "non-dropping-particle" : "", "parse-names" : false, "suffix" : "" }, { "dropping-particle" : "", "family" : "Harris", "given" : "R S", "non-dropping-particle" : "", "parse-names" : false, "suffix" : "" }, { "dropping-particle" : "", "family" : "Lombardo", "given" : "Mary-Jane", "non-dropping-particle" : "", "parse-names" : false, "suffix" : "" }, { "dropping-particle" : "", "family" : "Nagendran", "given" : "J", "non-dropping-particle" : "", "parse-names" : false, "suffix" : "" }, { "dropping-particle" : "", "family" : "Thulin", "given" : "Carl", "non-dropping-particle" : "", "parse-names" : false, "suffix" : "" }, { "dropping-particle" : "", "family" : "Rosenberg", "given" : "Susan M.", "non-dropping-particle" : "", "parse-names" : false, "suffix" : "" } ], "container-title" : "The EMBO journal", "id" : "ITEM-1", "issue" : "11", "issued" : { "date-parts" : [ [ "1997", "6", "2" ] ] }, "note" : "SM Rosenberg (1997):\nThis paper puts to rest the two most contentious issues in the field of adaptive mutation and includes the discovery of two more important points. First, the data demonstrate that the recombination-dependent adaptive mutation mechanism can occur in genes other than the selected gene (also shown by [Foster 1997]). Thus these adaptive mutations are not directed, \u00e1\u00a0la\u00a0Lamarck. Second, the mutagenesis is not sex plasmid specific, as many had contended it would be. All replicons in the cell including the bacterial chromosome experience the mutagenesis. The most widely cited reason for discounting the general applicability of results from this mutation assay system was the worry that these mutations were sex plasmid specific. Third, a small hypermutable subpopulation of the stressed cells is shown to give rise to the stationary-phase mutants. Fourth, the chromosome is shown to have hot and cold places for the stationary-phase mutations, perhaps explaining the few cold sites described previously, and in other systems (discussed in main text).", "page" : "3303-11", "title" : "Genome-wide hypermutation in a subpopulation of stationary-phase cells underlies recombination-dependent adaptive mutation.", "type" : "article-journal", "volume" : "16" }, "uris" : [ "http://www.mendeley.com/documents/?uuid=db8e2be9-5601-4b29-a779-5535333bc969" ] }, { "id" : "ITEM-2", "itemData" : { "DOI" : "10.1007/BF02942664", "ISSN" : "0250-5991", "author" : [ { "dropping-particle" : "V.", "family" : "Velkov", "given" : "Vassili", "non-dropping-particle" : "", "parse-names" : false, "suffix" : "" } ], "container-title" : "Journal of Biosciences", "id" : "ITEM-2", "issue" : "4", "issued" : { "date-parts" : [ [ "1999", "12" ] ] }, "page" : "529-559", "title" : "How environmental factors regulate mutagenesis and gene transfer in microorganisms", "type" : "article-journal", "volume" : "24" }, "uris" : [ "http://www.mendeley.com/documents/?uuid=9fcd9466-999d-43b2-8ea2-aaef590bb384" ] }, { "id" : "ITEM-3", "itemData" : { "ISSN" : "0016-6731", "PMID" : "10747042", "abstract" : "Adaptive (or stationary-phase) mutation is a group of phenomena in which mutations appear to occur more often when selected than when not. They may represent cellular responses to the environment in which the genome is altered to allow survival. The best-characterized assay system and mechanism is reversion of a lac allele on an F' sex plasmid in Escherichia coli, in which the stationary-phase mutability requires homologous recombination functions. A key issue has concerned whether the recombination-dependent mutation mechanism is F' specific or is general. Hypermutation of chromosomal genes occurs in association with adaptive Lac(+) mutation. Here we present evidence that the chromosomal hypermutation is promoted by recombination. Hyperrecombinagenic recD cells show elevated chromosomal hypermutation. Further, recG mutation, which promotes accumulation of recombination intermediates proposed to prime replication and mutation, also stimulates chromosomal hypermutation. The coincident mutations at lac (on the F') and chromosomal genes behave as independent events, whereas coincident mutations at lac and other F-linked sites do not. This implies that transient covalent linkage of F' and chromosomal DNA (Hfr formation) does not underlie chromosomal mutation. The data suggest that recombinational stationary-phase mutation occurs in the bacterial chromosome and thus can be a general strategy for programmed genetic change.", "author" : [ { "dropping-particle" : "", "family" : "Bull", "given" : "Harold J.", "non-dropping-particle" : "", "parse-names" : false, "suffix" : "" }, { "dropping-particle" : "", "family" : "McKenzie", "given" : "Gregory J.", "non-dropping-particle" : "", "parse-names" : false, "suffix" : "" }, { "dropping-particle" : "", "family" : "Hastings", "given" : "P. J.", "non-dropping-particle" : "", "parse-names" : false, "suffix" : "" }, { "dropping-particle" : "", "family" : "Rosenberg", "given" : "Susan M.", "non-dropping-particle" : "", "parse-names" : false, "suffix" : "" } ], "container-title" : "Genetics", "id" : "ITEM-3", "issue" : "4", "issued" : { "date-parts" : [ [ "2000", "4" ] ] }, "page" : "1427-37", "title" : "Evidence that stationary-phase hypermutation in the &lt;i&gt;Escherichia coli&lt;/i&gt; chromosome is promoted by recombination.", "type" : "article-journal", "volume" : "154" }, "uris" : [ "http://www.mendeley.com/documents/?uuid=ed5520ad-6713-458f-803c-866c6020715b" ] } ], "mendeley" : { "previouslyFormattedCitation" : "(Torkelson et al. 1997; Velkov 1999; Bull et al. 2000)" }, "properties" : { "noteIndex" : 0 }, "schema" : "https://github.com/citation-style-language/schema/raw/master/csl-citation.json" }</w:instrText>
      </w:r>
      <w:r w:rsidR="007369B1" w:rsidRPr="00721F05">
        <w:fldChar w:fldCharType="separate"/>
      </w:r>
      <w:r w:rsidR="007369B1" w:rsidRPr="00721F05">
        <w:rPr>
          <w:noProof/>
        </w:rPr>
        <w:t>(Torkelson et al. 1997; Velkov 1999; Bull et al. 2000)</w:t>
      </w:r>
      <w:r w:rsidR="007369B1" w:rsidRPr="00721F05">
        <w:fldChar w:fldCharType="end"/>
      </w:r>
      <w:r w:rsidR="007369B1" w:rsidRPr="00721F05">
        <w:t>.</w:t>
      </w:r>
      <w:r w:rsidR="00B360AC">
        <w:t xml:space="preserve"> Together with constitutive mutation and recombination modifiers, </w:t>
      </w:r>
      <w:r w:rsidR="001D305B">
        <w:t>this article includes</w:t>
      </w:r>
      <w:r w:rsidR="00B360AC">
        <w:t xml:space="preserve"> a </w:t>
      </w:r>
      <w:r w:rsidR="001D305B">
        <w:t>varied</w:t>
      </w:r>
      <w:r w:rsidR="00B360AC">
        <w:t xml:space="preserve"> </w:t>
      </w:r>
      <w:r w:rsidR="001D305B">
        <w:t>collection</w:t>
      </w:r>
      <w:r w:rsidR="00B360AC">
        <w:t xml:space="preserve"> of </w:t>
      </w:r>
      <w:r w:rsidR="001D305B">
        <w:t xml:space="preserve">variation-generating </w:t>
      </w:r>
      <w:r w:rsidR="00B360AC">
        <w:t xml:space="preserve">strategies (see summary in Table 1). </w:t>
      </w:r>
    </w:p>
    <w:p w:rsidR="00B360AC" w:rsidRPr="00721F05" w:rsidRDefault="00B360AC" w:rsidP="009A53A3"/>
    <w:p w:rsidR="008942B1" w:rsidRPr="00721F05" w:rsidRDefault="001D305B" w:rsidP="001D305B">
      <w:r>
        <w:t>S</w:t>
      </w:r>
      <w:r w:rsidR="008942B1" w:rsidRPr="00721F05">
        <w:t xml:space="preserve">tress-induced mutation and recombination </w:t>
      </w:r>
      <w:r w:rsidR="008942B1">
        <w:t xml:space="preserve">have important </w:t>
      </w:r>
      <w:r w:rsidR="0091743C">
        <w:t>consequences</w:t>
      </w:r>
      <w:r w:rsidR="008942B1">
        <w:t xml:space="preserve"> to </w:t>
      </w:r>
      <w:r w:rsidR="00762A9E">
        <w:t>epidemiology and t</w:t>
      </w:r>
      <w:r>
        <w:t>o t</w:t>
      </w:r>
      <w:r w:rsidR="00762A9E">
        <w:t>he</w:t>
      </w:r>
      <w:r w:rsidR="008942B1">
        <w:t xml:space="preserve"> ecology and evolution of </w:t>
      </w:r>
      <w:r w:rsidR="0091743C">
        <w:t>microbes</w:t>
      </w:r>
      <w:r w:rsidR="00762A9E">
        <w:t xml:space="preserve"> </w:t>
      </w:r>
      <w:r w:rsidR="00762A9E">
        <w:fldChar w:fldCharType="begin" w:fldLock="1"/>
      </w:r>
      <w:r w:rsidR="00234877">
        <w:instrText>ADDIN CSL_CITATION { "citationItems" : [ { "id" : "ITEM-1", "itemData" : { "DOI" : "10.1126/science.1247472", "ISSN" : "1095-9203", "PMID" : "24604189", "author" : [ { "dropping-particle" : "", "family" : "Rosenberg", "given" : "Susan M.", "non-dropping-particle" : "", "parse-names" : false, "suffix" : "" }, { "dropping-particle" : "", "family" : "Queitsch", "given" : "Christine", "non-dropping-particle" : "", "parse-names" : false, "suffix" : "" } ], "container-title" : "Science (New York, N.Y.)", "id" : "ITEM-1", "issue" : "6175", "issued" : { "date-parts" : [ [ "2014", "3", "7" ] ] }, "page" : "1088-9", "title" : "Combating evolution to fight disease.", "type" : "article-journal", "volume" : "343" }, "uris" : [ "http://www.mendeley.com/documents/?uuid=865f28a2-dd52-44df-9aad-61d7e51d7a1e" ] } ], "mendeley" : { "previouslyFormattedCitation" : "(Rosenberg and Queitsch 2014)" }, "properties" : { "noteIndex" : 0 }, "schema" : "https://github.com/citation-style-language/schema/raw/master/csl-citation.json" }</w:instrText>
      </w:r>
      <w:r w:rsidR="00762A9E">
        <w:fldChar w:fldCharType="separate"/>
      </w:r>
      <w:r w:rsidR="00762A9E" w:rsidRPr="00762A9E">
        <w:rPr>
          <w:noProof/>
        </w:rPr>
        <w:t>(Rosenberg and Queitsch 2014)</w:t>
      </w:r>
      <w:r w:rsidR="00762A9E">
        <w:fldChar w:fldCharType="end"/>
      </w:r>
      <w:r w:rsidR="008942B1">
        <w:t>: p</w:t>
      </w:r>
      <w:r w:rsidR="008942B1" w:rsidRPr="00721F05">
        <w:t>athogens have been shown to acquire drug-resistance</w:t>
      </w:r>
      <w:r w:rsidR="004979BE">
        <w:t xml:space="preserve"> </w:t>
      </w:r>
      <w:r w:rsidR="004979BE" w:rsidRPr="00721F05">
        <w:fldChar w:fldCharType="begin" w:fldLock="1"/>
      </w:r>
      <w:r w:rsidR="00234877">
        <w:instrText>ADDIN CSL_CITATION { "citationItems" : [ { "id" : "ITEM-1", "itemData" : { "DOI" : "10.1371/journal.pbio.0030176", "ISSN" : "1545-7885", "PMID" : "15869329", "abstract" : "The emergence of drug-resistant bacteria poses a serious threat to human health. In the case of several antibiotics, including those of the quinolone and rifamycin classes, bacteria rapidly acquire resistance through mutation of chromosomal genes during therapy. In this work, we show that preventing induction of the SOS response by interfering with the activity of the protease LexA renders pathogenic Escherichia coli unable to evolve resistance in vivo to ciprofloxacin or rifampicin, important quinolone and rifamycin antibiotics. We show in vitro that LexA cleavage is induced during RecBC-mediated repair of ciprofloxacin-mediated DNA damage and that this results in the derepression of the SOS-regulated polymerases Pol II, Pol IV and Pol V, which collaborate to induce resistance-conferring mutations. Our findings indicate that the inhibition of mutation could serve as a novel therapeutic strategy to combat the evolution of antibiotic resistance.", "author" : [ { "dropping-particle" : "", "family" : "Cirz", "given" : "Ryan T.", "non-dropping-particle" : "", "parse-names" : false, "suffix" : "" }, { "dropping-particle" : "", "family" : "Chin", "given" : "Jodie K.", "non-dropping-particle" : "", "parse-names" : false, "suffix" : "" }, { "dropping-particle" : "", "family" : "Andes", "given" : "David R.", "non-dropping-particle" : "", "parse-names" : false, "suffix" : "" }, { "dropping-particle" : "", "family" : "Cr\u00e9cy-Lagard", "given" : "Val\u00e9rie", "non-dropping-particle" : "de", "parse-names" : false, "suffix" : "" }, { "dropping-particle" : "", "family" : "Craig", "given" : "William A.", "non-dropping-particle" : "", "parse-names" : false, "suffix" : "" }, { "dropping-particle" : "", "family" : "Romesberg", "given" : "Floyd E.", "non-dropping-particle" : "", "parse-names" : false, "suffix" : "" } ], "container-title" : "PLoS biology", "id" : "ITEM-1", "issue" : "6", "issued" : { "date-parts" : [ [ "2005", "6" ] ] }, "page" : "e176", "title" : "Inhibition of mutation and combating the evolution of antibiotic resistance.", "type" : "article-journal", "volume" : "3" }, "uris" : [ "http://www.mendeley.com/documents/?uuid=d7ab4828-a330-4716-bdca-d2fd3ae2857e" ] }, { "id" : "ITEM-2",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2", "issue" : "5", "issued" : { "date-parts" : [ [ "2007" ] ] }, "page" : "341-54", "title" : "Controlling mutation: intervening in evolution as a therapeutic strategy.", "type" : "article-journal", "volume" : "42" }, "uris" : [ "http://www.mendeley.com/documents/?uuid=39c629ad-ad0e-42b2-b298-d1f433c1322f" ] }, { "id" : "ITEM-3", "itemData" : { "DOI" : "10.1038/ncomms2607", "ISSN" : "2041-1723", "PMID" : "23511474", "abstract" : "Regardless of their targets and modes of action, subinhibitory concentrations of antibiotics can have an impact on cell physiology and trigger a large variety of cellular responses in different bacterial species. Subinhibitory concentrations of \u03b2-lactam antibiotics cause reactive oxygen species production and induce PolIV-dependent mutagenesis in Escherichia coli. Here we show that subinhibitory concentrations of \u03b2-lactam antibiotics induce the RpoS regulon. RpoS-regulon induction is required for PolIV-dependent mutagenesis because it diminishes the control of DNA-replication fidelity by depleting MutS in E. coli, Vibrio cholerae and Pseudomonas aeruginosa. We also show that in E. coli, the reduction in mismatch-repair activity is mediated by SdsR, the RpoS-controlled small RNA. In summary, we show that mutagenesis induced by subinhibitory concentrations of antibiotics is a genetically controlled process. Because this mutagenesis can generate mutations conferring antibiotic resistance, it should be taken into consideration for the development of more efficient antimicrobial therapeutic strategies.", "author" : [ { "dropping-particle" : "", "family" : "Gutierrez", "given" : "a.", "non-dropping-particle" : "", "parse-names" : false, "suffix" : "" }, { "dropping-particle" : "", "family" : "Laureti", "given" : "L.", "non-dropping-particle" : "", "parse-names" : false, "suffix" : "" }, { "dropping-particle" : "", "family" : "Crussard", "given" : "S.", "non-dropping-particle" : "", "parse-names" : false, "suffix" : "" }, { "dropping-particle" : "", "family" : "Abida", "given" : "H.", "non-dropping-particle" : "", "parse-names" : false, "suffix" : "" }, { "dropping-particle" : "", "family" : "Rodr\u00edguez-Rojas", "given" : "A.", "non-dropping-particle" : "", "parse-names" : false, "suffix" : "" }, { "dropping-particle" : "", "family" : "Bl\u00e1zquez", "given" : "Jes\u00fas", "non-dropping-particle" : "", "parse-names" : false, "suffix" : "" }, { "dropping-particle" : "", "family" : "Baharoglu", "given" : "Z.", "non-dropping-particle" : "", "parse-names" : false, "suffix" : "" }, { "dropping-particle" : "", "family" : "Mazel", "given" : "D.", "non-dropping-particle" : "", "parse-names" : false, "suffix" : "" }, { "dropping-particle" : "", "family" : "Darfeuille", "given" : "F.", "non-dropping-particle" : "", "parse-names" : false, "suffix" : "" }, { "dropping-particle" : "", "family" : "Vogel", "given" : "J.", "non-dropping-particle" : "", "parse-names" : false, "suffix" : "" }, { "dropping-particle" : "", "family" : "Matic", "given" : "Ivan", "non-dropping-particle" : "", "parse-names" : false, "suffix" : "" } ], "container-title" : "Nature communications", "id" : "ITEM-3", "issued" : { "date-parts" : [ [ "2013", "1", "19" ] ] }, "page" : "1610", "title" : "\u03b2-Lactam antibiotics promote bacterial mutagenesis via an RpoS-mediated reduction in replication fidelity.", "type" : "article-journal", "volume" : "4" }, "uris" : [ "http://www.mendeley.com/documents/?uuid=90d8813f-ae9b-4610-94e2-832203bc31d1" ] } ], "mendeley" : { "previouslyFormattedCitation" : "(Cirz et al. 2005; Cirz and Romesberg 2007; Gutierrez et al. 2013)" }, "properties" : { "noteIndex" : 0 }, "schema" : "https://github.com/citation-style-language/schema/raw/master/csl-citation.json" }</w:instrText>
      </w:r>
      <w:r w:rsidR="004979BE" w:rsidRPr="00721F05">
        <w:fldChar w:fldCharType="separate"/>
      </w:r>
      <w:r w:rsidR="00762A9E" w:rsidRPr="00762A9E">
        <w:rPr>
          <w:noProof/>
        </w:rPr>
        <w:t>(Cirz et al. 2005; Cirz and Romesberg 2007; Gutierrez et al. 2013)</w:t>
      </w:r>
      <w:r w:rsidR="004979BE" w:rsidRPr="00721F05">
        <w:fldChar w:fldCharType="end"/>
      </w:r>
      <w:r w:rsidR="004979BE">
        <w:t xml:space="preserve"> </w:t>
      </w:r>
      <w:r w:rsidR="004979BE">
        <w:lastRenderedPageBreak/>
        <w:t xml:space="preserve">and virulence factors </w:t>
      </w:r>
      <w:r w:rsidR="004979BE" w:rsidRPr="004979BE">
        <w:fldChar w:fldCharType="begin" w:fldLock="1"/>
      </w:r>
      <w:r w:rsidR="00234877">
        <w:instrText>ADDIN CSL_CITATION { "citationItems" : [ { "id" : "ITEM-1", "itemData" : { "DOI" : "10.1111/j.1365-2958.2005.04584.x", "ISSN" : "0950-382X", "PMID" : "15819636", "abstract" : "Although mobile genetic elements have a crucial role in spreading pathogenicity-determining genes among bacterial populations, environmental and genetic factors involved in the horizontal transfer of these genes are largely unknown. Here we show that SaPIbov1, a Staphylococcus aureus pathogenicity island that belongs to the growing family of these elements that are found in many strains, is induced to excise and replicate after SOS induction of at least three different temperate phages, 80alpha, phi11 and phi147, and is then packaged into phage-like particles and transferred at high frequency. SOS induction by commonly used fluoroquinolone antibiotics, such as ciprofloxacin, also results in replication and high-frequency transfer of this element, as well as of SaPI1, the prototypical island of S. aureus, suggesting that such antibiotics may have the unintended consequence of promoting the spread of bacterial virulence factors. Although the strains containing these prophages do not normally contain SaPIs, we have found that RF122-1, the original SaPIbov1-containing clinical isolate, contains a putative second pathogenicity island that is replicated after SOS induction, by antibiotic treatment, of the prophage(s) present in the strain. Although SaPIbov1 is not induced to replicate after SOS induction in this strain, it is transferred by the antibiotic-activated phages. We conclude that SOS induction by therapeutic agents can promote the spread of staphylococcal virulence genes.", "author" : [ { "dropping-particle" : "", "family" : "Ubeda", "given" : "Carles", "non-dropping-particle" : "", "parse-names" : false, "suffix" : "" }, { "dropping-particle" : "", "family" : "Maiques", "given" : "Elisa", "non-dropping-particle" : "", "parse-names" : false, "suffix" : "" }, { "dropping-particle" : "", "family" : "Knecht", "given" : "Erwin",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Penad\u00e9s", "given" : "Jos\u00e9 R", "non-dropping-particle" : "", "parse-names" : false, "suffix" : "" } ], "container-title" : "Molecular microbiology", "id" : "ITEM-1", "issue" : "3", "issued" : { "date-parts" : [ [ "2005", "5" ] ] }, "page" : "836-44", "title" : "Antibiotic-induced SOS response promotes horizontal dissemination of pathogenicity island-encoded virulence factors in staphylococci.", "type" : "article-journal", "volume" : "56" }, "uris" : [ "http://www.mendeley.com/documents/?uuid=87e42490-6437-42c7-b129-c735d133b8b0" ] } ], "mendeley" : { "previouslyFormattedCitation" : "(Ubeda et al. 2005)" }, "properties" : { "noteIndex" : 0 }, "schema" : "https://github.com/citation-style-language/schema/raw/master/csl-citation.json" }</w:instrText>
      </w:r>
      <w:r w:rsidR="004979BE" w:rsidRPr="004979BE">
        <w:fldChar w:fldCharType="separate"/>
      </w:r>
      <w:r w:rsidR="004979BE" w:rsidRPr="004979BE">
        <w:rPr>
          <w:noProof/>
        </w:rPr>
        <w:t>(Ubeda et al. 2005)</w:t>
      </w:r>
      <w:r w:rsidR="004979BE" w:rsidRPr="004979BE">
        <w:fldChar w:fldCharType="end"/>
      </w:r>
      <w:r w:rsidR="008942B1" w:rsidRPr="00721F05">
        <w:t xml:space="preserve"> via stress-induced mechanisms, and </w:t>
      </w:r>
      <w:r w:rsidR="008942B1">
        <w:t xml:space="preserve">both stress-induced mutation and recombination have </w:t>
      </w:r>
      <w:r w:rsidR="008942B1" w:rsidRPr="00721F05">
        <w:t>implication</w:t>
      </w:r>
      <w:r w:rsidR="008942B1">
        <w:t>s</w:t>
      </w:r>
      <w:r w:rsidR="008942B1" w:rsidRPr="00721F05">
        <w:t xml:space="preserve"> for </w:t>
      </w:r>
      <w:r w:rsidR="00D66FD1">
        <w:t>d</w:t>
      </w:r>
      <w:r w:rsidR="008942B1" w:rsidRPr="00721F05">
        <w:t>esign</w:t>
      </w:r>
      <w:r w:rsidR="00D66FD1">
        <w:t>ing</w:t>
      </w:r>
      <w:r w:rsidR="008942B1" w:rsidRPr="00721F05">
        <w:t xml:space="preserve"> antibiotic treatment </w:t>
      </w:r>
      <w:r w:rsidR="004979BE">
        <w:t>policies</w:t>
      </w:r>
      <w:r w:rsidR="008942B1" w:rsidRPr="00721F05">
        <w:t xml:space="preserve"> </w:t>
      </w:r>
      <w:r w:rsidR="008942B1" w:rsidRPr="00721F05">
        <w:fldChar w:fldCharType="begin" w:fldLock="1"/>
      </w:r>
      <w:r w:rsidR="00234877">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uris" : [ "http://www.mendeley.com/documents/?uuid=b59ce364-a268-442e-9b59-be05dfc871df" ] } ], "mendeley" : { "previouslyFormattedCitation" : "(Obolski and Hadany 2012)" }, "properties" : { "noteIndex" : 0 }, "schema" : "https://github.com/citation-style-language/schema/raw/master/csl-citation.json" }</w:instrText>
      </w:r>
      <w:r w:rsidR="008942B1" w:rsidRPr="00721F05">
        <w:fldChar w:fldCharType="separate"/>
      </w:r>
      <w:r w:rsidR="008942B1" w:rsidRPr="00721F05">
        <w:rPr>
          <w:noProof/>
        </w:rPr>
        <w:t>(Obolski and Hadany 2012)</w:t>
      </w:r>
      <w:r w:rsidR="008942B1" w:rsidRPr="00721F05">
        <w:fldChar w:fldCharType="end"/>
      </w:r>
      <w:r w:rsidR="00D66FD1">
        <w:t xml:space="preserve">, </w:t>
      </w:r>
      <w:r w:rsidR="008942B1" w:rsidRPr="00721F05">
        <w:t xml:space="preserve">pesticide application </w:t>
      </w:r>
      <w:r w:rsidR="008942B1" w:rsidRPr="00721F05">
        <w:fldChar w:fldCharType="begin" w:fldLock="1"/>
      </w:r>
      <w:r w:rsidR="00234877">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previouslyFormattedCitation" : "(Gressel 2011)" }, "properties" : { "noteIndex" : 0 }, "schema" : "https://github.com/citation-style-language/schema/raw/master/csl-citation.json" }</w:instrText>
      </w:r>
      <w:r w:rsidR="008942B1" w:rsidRPr="00721F05">
        <w:fldChar w:fldCharType="separate"/>
      </w:r>
      <w:r w:rsidR="008942B1" w:rsidRPr="00721F05">
        <w:rPr>
          <w:noProof/>
        </w:rPr>
        <w:t>(Gressel 2011)</w:t>
      </w:r>
      <w:r w:rsidR="008942B1" w:rsidRPr="00721F05">
        <w:fldChar w:fldCharType="end"/>
      </w:r>
      <w:r w:rsidR="0091743C">
        <w:t>,</w:t>
      </w:r>
      <w:r w:rsidR="00D66FD1">
        <w:t xml:space="preserve"> and industrial fermentation processes </w:t>
      </w:r>
      <w:r w:rsidR="00D66FD1">
        <w:fldChar w:fldCharType="begin" w:fldLock="1"/>
      </w:r>
      <w:r w:rsidR="00234877">
        <w:instrText>ADDIN CSL_CITATION { "citationItems" : [ { "id" : "ITEM-1", "itemData" : { "DOI" : "10.1128/AEM.02595-09", "ISSN" : "1098-5336", "PMID" : "20038685", "abstract" : "Reliability of microbial (starter) strains in terms of quality, functional properties, growth performance, and robustness is essential for industrial applications. In an industrial fermentation process, the bacterium should be able to successfully withstand various adverse conditions during processing, such as acid, osmotic, temperature, and oxidative stresses. Besides the evolved defense mechanisms, stress-induced mutations participate in adaptive evolution for survival under stress conditions. However, this may lead to accumulation of mutant strains, which may be accompanied by loss of desired functional properties. Defining the effects of specific fermentation or processing conditions on the mutation frequency is an important step toward preventing loss of genome integrity and maintaining the productivity of industrial strains. Therefore, a set of Lactobacillus plantarum mutator reporter strains suitable for qualitative and quantitative analysis of low-frequency mutation events was developed. The mutation reporter system constructed was validated by using chemical mutagenesis (N-methyl-N'-nitro-N-nitrosoguanidine) and by controlled expression of endogenous candidate mutator genes (e.g., a truncated derivative of the L. plantarum hexA gene). Growth at different temperatures, under low-pH conditions, at high salt concentrations, or under starvation conditions did not have a significant effect on the mutation frequency. However, incubation with sublethal levels of hydrogen peroxide resulted in a 100-fold increase in the mutation frequency compared to the background mutation frequency. Importantly, when cells of L. plantarum were adapted to 42 degrees C prior to treatment with sublethal levels of hydrogen peroxide, there was a 10-fold increase in survival after peroxide treatment, and there was a concomitant 50-fold decrease in the mutation frequency. These results show that specific environmental conditions encountered by bacteria may significantly influence the genetic stability of strains, while protection against mutagenic conditions may be obtained by pretreatment of cultures with other, nonmutagenic stress conditions.", "author" : [ { "dropping-particle" : "", "family" : "Machielsen", "given" : "Ronnie", "non-dropping-particle" : "", "parse-names" : false, "suffix" : "" }, { "dropping-particle" : "", "family" : "Alen-Boerrigter", "given" : "Ingrid J.", "non-dropping-particle" : "van", "parse-names" : false, "suffix" : "" }, { "dropping-particle" : "", "family" : "Koole", "given" : "Lucy A.", "non-dropping-particle" : "", "parse-names" : false, "suffix" : "" }, { "dropping-particle" : "", "family" : "Bongers", "given" : "Roger S.", "non-dropping-particle" : "", "parse-names" : false, "suffix" : "" }, { "dropping-particle" : "", "family" : "Kleerebezem", "given" : "Michiel", "non-dropping-particle" : "", "parse-names" : false, "suffix" : "" }, { "dropping-particle" : "", "family" : "Hylckama Vlieg", "given" : "Johan E. T.", "non-dropping-particle" : "Van", "parse-names" : false, "suffix" : "" } ], "container-title" : "Applied and environmental microbiology", "id" : "ITEM-1", "issue" : "5", "issued" : { "date-parts" : [ [ "2010", "3" ] ] }, "note" : "        From Duplicate 1 (                   Indigenous and environmental modulation of frequencies of mutation in Lactobacillus plantarum.                 - Machielsen, Ronnie; van Alen-Boerrigter, Ingrid J.; Koole, Lucy A.; Bongers, Roger S.; Kleerebezem, Michiel; Van Hylckama Vlieg, Johan E. T. )\n                \n        From Duplicate 1 (                           Indigenous and environmental modulation of frequencies of mutation in Lactobacillus plantarum.                         - Machielsen, Ronnie; van Alen-Boerrigter, Ingrid J; Koole, Lucy A; Bongers, Roger S; Kleerebezem, Michiel; Van Hylckama Vlieg, Johan E T )\n                \n-cross-protection (11) not only is re- flected by survival rates but also extends to the capacity of cells to prevent or counteract DNA damage, including increases in the mutation frequency due to environmental conditions.\n-Stress-induced mutations can participate in adaptive evolu-tion for survival under stress conditions encountered in indus- trial processes, and accumulation of such mutations can con- tribute to instability of desired functional properties of the microbial strains used.\n-\n        \n        From Duplicate 2 (                           Indigenous and environmental modulation of frequencies of mutation in Lactobacillus plantarum.                         - Machielsen, Ronnie; van Alen-Boerrigter, Ingrid J; Koole, Lucy A; Bongers, Roger S; Kleerebezem, Michiel; Van Hylckama Vlieg, Johan E T )\n                \n        \n        \n        \n        \n      ", "page" : "1587-95", "title" : "Indigenous and environmental modulation of frequencies of mutation in Lactobacillus plantarum.", "type" : "article-journal", "volume" : "76" }, "uris" : [ "http://www.mendeley.com/documents/?uuid=5db16d6a-0796-4657-98cc-2fac93e899c4" ] } ], "mendeley" : { "previouslyFormattedCitation" : "(Machielsen et al. 2010)" }, "properties" : { "noteIndex" : 0 }, "schema" : "https://github.com/citation-style-language/schema/raw/master/csl-citation.json" }</w:instrText>
      </w:r>
      <w:r w:rsidR="00D66FD1">
        <w:fldChar w:fldCharType="separate"/>
      </w:r>
      <w:r w:rsidR="00D66FD1" w:rsidRPr="00D66FD1">
        <w:rPr>
          <w:noProof/>
        </w:rPr>
        <w:t>(Machielsen et al. 2010)</w:t>
      </w:r>
      <w:r w:rsidR="00D66FD1">
        <w:fldChar w:fldCharType="end"/>
      </w:r>
      <w:r w:rsidR="008942B1" w:rsidRPr="00721F05">
        <w:t xml:space="preserve">. Similarly, chemotherapy and radiation are predicted to induce </w:t>
      </w:r>
      <w:r w:rsidR="008942B1">
        <w:t xml:space="preserve">mutagenesis </w:t>
      </w:r>
      <w:r w:rsidR="008942B1" w:rsidRPr="00721F05">
        <w:t>in cancer cells, thereby promoting the acquisition of drug-resistance, cancer progression</w:t>
      </w:r>
      <w:r w:rsidR="00D66FD1">
        <w:t>,</w:t>
      </w:r>
      <w:r w:rsidR="008942B1" w:rsidRPr="00721F05">
        <w:t xml:space="preserve"> and metastasis </w:t>
      </w:r>
      <w:r w:rsidR="008942B1" w:rsidRPr="00721F05">
        <w:fldChar w:fldCharType="begin" w:fldLock="1"/>
      </w:r>
      <w:r w:rsidR="00234877">
        <w:instrText>ADDIN CSL_CITATION { "citationItems" : [ { "id" : "ITEM-1", "itemData" : { "DOI" : "10.1007/s10555-007-9061-3", "ISSN" : "0167-7659", "PMID" : "17415527", "abstract" : "Emerging evidence indicates that the tumor microenvironmental stress of hypoxia can induce genetic instability in cancer cells. We and others have found that the expression levels of key genes within the DNA mismatch repair (MMR) and homologous recombination (HR) pathways are coordinately repressed by hypoxia. These decreases are associated with functional impairments in both MMR and HR repair under hypoxic conditions, and thus they represent a possible mechanistic explanation for the observed phenomenon of hypoxia-induced genetic instability. In parallel, studies also indicate that several DNA damage response factors are activated in response to hypoxia and subsequent reoxygenation, including ATM/ATR, Chkl/Chk2 and BRCA1. Taken together, these findings reveal that hypoxia induces a unique cellular stress response involving an initial, acute DNA damage response to hypoxia and reoxygenation, followed by a chronic response to prolonged hypoxia in which selected DNA repair pathways are coordinately suppressed. In this review, we discuss these pathways and the possible mechanisms involved, as well as the consequences for genetic instability and tumor progression within the tumor microenvironment.", "author" : [ { "dropping-particle" : "", "family" : "Bindra", "given" : "Ranjit S.", "non-dropping-particle" : "", "parse-names" : false, "suffix" : "" }, { "dropping-particle" : "", "family" : "Crosby", "given" : "Meredith E", "non-dropping-particle" : "", "parse-names" : false, "suffix" : "" }, { "dropping-particle" : "", "family" : "Glazer", "given" : "Peter M", "non-dropping-particle" : "", "parse-names" : false, "suffix" : "" } ], "container-title" : "Cancer metastasis reviews", "id" : "ITEM-1", "issue" : "2", "issued" : { "date-parts" : [ [ "2007", "6" ] ] }, "page" : "249-60", "title" : "Regulation of DNA repair in hypoxic cancer cells.", "type" : "article-journal", "volume" : "26" }, "uris" : [ "http://www.mendeley.com/documents/?uuid=a3e2bd50-cb0b-45e9-8dfc-ed1d1750a697" ] }, { "id" : "ITEM-2",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2", "issue" : "3", "issued" : { "date-parts" : [ [ "2008", "3" ] ] }, "page" : "180-92", "shortTitle" : "Nat Rev Cancer", "title" : "Hypoxia and metabolism: Hypoxia, DNA repair and genetic instability.", "type" : "article-journal", "volume" : "8" }, "uris" : [ "http://www.mendeley.com/documents/?uuid=6153a5f2-da8b-42a7-acc6-65713582b4cc" ] }, { "id" : "ITEM-3", "itemData" : { "DOI" : "10.1016/j.tig.2012.01.003", "ISSN" : "0168-9525", "PMID" : "22342180", "abstract" : "Human tumors result from an evolutionary process operating on somatic cells within tissues, whereby natural selection operates on the phenotypic variability generated by the accumulation of genetic, genomic and epigenetic alterations. This somatic evolution leads to adaptations such as increased proliferative, angiogenic, and invasive phenotypes. In this review we outline how cancer genomes are beginning to be investigated from an evolutionary perspective. We describe recent progress in the cataloging of somatic genetic and genomic alterations, and investigate the contributions of germline as well as epigenetic factors to cancer genome evolution. Finally, we outline the challenges facing researchers who investigate the processes driving the evolution of the cancer genome.", "author" : [ { "dropping-particle" : "", "family" : "Podlaha", "given" : "Ondrej", "non-dropping-particle" : "", "parse-names" : false, "suffix" : "" }, { "dropping-particle" : "", "family" : "Riester", "given" : "Markus", "non-dropping-particle" : "", "parse-names" : false, "suffix" : "" }, { "dropping-particle" : "", "family" : "De", "given" : "Subhajyoti", "non-dropping-particle" : "", "parse-names" : false, "suffix" : "" }, { "dropping-particle" : "", "family" : "Michor", "given" : "Franziska", "non-dropping-particle" : "", "parse-names" : false, "suffix" : "" } ], "container-title" : "Trends in genetics", "id" : "ITEM-3", "issue" : "4", "issued" : { "date-parts" : [ [ "2012", "2", "16" ] ] }, "note" : "        From Duplicate 1 (                   Evolution of the cancer genome.                 - Podlaha, Ondrej; Riester, Markus; De, Subhajyoti; Michor, Franziska )\n                \n        From Duplicate 2 (                           Evolution of the cancer genome.                         - Podlaha, Ondrej; Riester, Markus; De, Subhajyoti; Michor, Franziska )\n                \n        \n        \n        \n        \n        From Duplicate 2 (                   Evolution of the cancer genome.                 - Podlaha, Ondrej; Riester, Markus; De, Subhajyoti; Michor, Franziska )\n                \n        From Duplicate 1 (                           Evolution of the cancer genome.                         - Podlaha, Ondrej; Riester, Markus; De, Subhajyoti; Michor, Franziska )\n                \n        From Duplicate 1 (                           Evolution of the cancer genome.                         - Podlaha, Ondrej; Riester, Markus; De, Subhajyoti; Michor, Franziska )\n                \n        From Duplicate 2 (                           Evolution of the cancer genome.                         - Podlaha, Ondrej; Riester, Markus; De, Subhajyoti; Michor, Franziska )\n                \n        \n        \n        \n        \n        \n        \n        From Duplicate 2 (                           Evolution of the cancer genome.                         - Podlaha, Ondrej; Riester, Markus; De, Subhajyoti; Michor, Franziska )\n                \n        From Duplicate 2 (                           Evolution of the cancer genome.                         - Podlaha, Ondrej; Riester, Markus; De, Subhajyoti; Michor, Franziska )\n                \n        \n        \n        \n        \n        \n        \n      ", "page" : "155-163", "publisher" : "Elsevier Ltd", "title" : "Evolution of the cancer genome.", "type" : "article-journal", "volume" : "28" }, "uris" : [ "http://www.mendeley.com/documents/?uuid=c54d0b11-ee97-4686-98e9-ce180b723066" ] }, { "id" : "ITEM-4", "itemData" : { "DOI" : "10.1126/science.1247472", "ISSN" : "1095-9203", "PMID" : "24604189", "author" : [ { "dropping-particle" : "", "family" : "Rosenberg", "given" : "Susan M.", "non-dropping-particle" : "", "parse-names" : false, "suffix" : "" }, { "dropping-particle" : "", "family" : "Queitsch", "given" : "Christine", "non-dropping-particle" : "", "parse-names" : false, "suffix" : "" } ], "container-title" : "Science (New York, N.Y.)", "id" : "ITEM-4", "issue" : "6175", "issued" : { "date-parts" : [ [ "2014", "3", "7" ] ] }, "page" : "1088-9", "title" : "Combating evolution to fight disease.", "type" : "article-journal", "volume" : "343" }, "uris" : [ "http://www.mendeley.com/documents/?uuid=865f28a2-dd52-44df-9aad-61d7e51d7a1e" ] } ], "mendeley" : { "previouslyFormattedCitation" : "(Bindra, Crosby, and Glazer 2007; Bristow and Hill 2008; Podlaha et al. 2012; Rosenberg and Queitsch 2014)" }, "properties" : { "noteIndex" : 0 }, "schema" : "https://github.com/citation-style-language/schema/raw/master/csl-citation.json" }</w:instrText>
      </w:r>
      <w:r w:rsidR="008942B1" w:rsidRPr="00721F05">
        <w:fldChar w:fldCharType="separate"/>
      </w:r>
      <w:r w:rsidR="00762A9E" w:rsidRPr="00762A9E">
        <w:rPr>
          <w:noProof/>
        </w:rPr>
        <w:t>(Bindra, Crosby, and Glazer 2007; Bristow and Hill 2008; Podlaha et al. 2012; Rosenberg and Queitsch 2014)</w:t>
      </w:r>
      <w:r w:rsidR="008942B1" w:rsidRPr="00721F05">
        <w:fldChar w:fldCharType="end"/>
      </w:r>
      <w:r w:rsidR="008942B1" w:rsidRPr="00721F05">
        <w:t>.</w:t>
      </w:r>
      <w:r w:rsidR="00B360AC">
        <w:t xml:space="preserve"> </w:t>
      </w:r>
    </w:p>
    <w:p w:rsidR="007369B1" w:rsidRPr="00721F05" w:rsidRDefault="007369B1" w:rsidP="00E56CE3"/>
    <w:p w:rsidR="007369B1" w:rsidRPr="00721F05" w:rsidRDefault="007369B1" w:rsidP="00E56CE3"/>
    <w:p w:rsidR="00A77B3E" w:rsidRPr="00721F05" w:rsidRDefault="005055C2" w:rsidP="00E56CE3">
      <w:pPr>
        <w:pStyle w:val="Heading1"/>
        <w:divId w:val="1620528373"/>
        <w:rPr>
          <w:rFonts w:asciiTheme="minorHAnsi" w:hAnsiTheme="minorHAnsi"/>
        </w:rPr>
      </w:pPr>
      <w:bookmarkStart w:id="18" w:name="h.34m4hofc43lp"/>
      <w:bookmarkStart w:id="19" w:name="_Toc336511474"/>
      <w:bookmarkEnd w:id="18"/>
      <w:r w:rsidRPr="00721F05">
        <w:rPr>
          <w:rFonts w:asciiTheme="minorHAnsi" w:hAnsiTheme="minorHAnsi"/>
        </w:rPr>
        <w:t>References</w:t>
      </w:r>
      <w:bookmarkEnd w:id="19"/>
    </w:p>
    <w:p w:rsidR="000E3774" w:rsidRPr="00721F05" w:rsidRDefault="000E3774" w:rsidP="00E56CE3">
      <w:pPr>
        <w:pStyle w:val="Heading1"/>
        <w:divId w:val="1620528373"/>
        <w:rPr>
          <w:rFonts w:asciiTheme="minorHAnsi" w:hAnsiTheme="minorHAnsi"/>
        </w:rPr>
      </w:pPr>
      <w:bookmarkStart w:id="20" w:name="_Toc336511475"/>
      <w:r w:rsidRPr="00721F05">
        <w:rPr>
          <w:rFonts w:asciiTheme="minorHAnsi" w:hAnsiTheme="minorHAnsi"/>
        </w:rPr>
        <w:t>Figures</w:t>
      </w:r>
      <w:bookmarkEnd w:id="20"/>
    </w:p>
    <w:p w:rsidR="00EC70E4" w:rsidRPr="00721F05" w:rsidRDefault="00EC70E4" w:rsidP="00E56CE3">
      <w:pPr>
        <w:rPr>
          <w:rFonts w:eastAsiaTheme="majorEastAsia" w:cstheme="majorBidi"/>
          <w:sz w:val="32"/>
          <w:szCs w:val="32"/>
        </w:rPr>
      </w:pPr>
      <w:r w:rsidRPr="00721F05">
        <w:br w:type="page"/>
      </w:r>
    </w:p>
    <w:p w:rsidR="000E3774" w:rsidRPr="00721F05" w:rsidRDefault="00D22B44" w:rsidP="00E56CE3">
      <w:pPr>
        <w:pStyle w:val="Heading1"/>
        <w:divId w:val="1620528373"/>
        <w:rPr>
          <w:rFonts w:asciiTheme="minorHAnsi" w:hAnsiTheme="minorHAnsi"/>
        </w:rPr>
      </w:pPr>
      <w:bookmarkStart w:id="21" w:name="_Toc336511476"/>
      <w:r w:rsidRPr="00721F05">
        <w:rPr>
          <w:rFonts w:asciiTheme="minorHAnsi" w:hAnsiTheme="minorHAnsi"/>
        </w:rPr>
        <w:lastRenderedPageBreak/>
        <w:t>Tables</w:t>
      </w:r>
      <w:bookmarkEnd w:id="21"/>
    </w:p>
    <w:p w:rsidR="00EC70E4" w:rsidRPr="00721F05" w:rsidRDefault="00EC70E4" w:rsidP="00E56CE3">
      <w:pPr>
        <w:pStyle w:val="Caption"/>
        <w:divId w:val="1620528373"/>
      </w:pPr>
      <w:bookmarkStart w:id="22" w:name="_Ref332543851"/>
      <w:proofErr w:type="gramStart"/>
      <w:r w:rsidRPr="00721F05">
        <w:t xml:space="preserve">Table </w:t>
      </w:r>
      <w:r w:rsidR="00DE534D" w:rsidRPr="00721F05">
        <w:fldChar w:fldCharType="begin"/>
      </w:r>
      <w:r w:rsidRPr="00721F05">
        <w:instrText xml:space="preserve"> SEQ Table \* ARABIC </w:instrText>
      </w:r>
      <w:r w:rsidR="00DE534D" w:rsidRPr="00721F05">
        <w:fldChar w:fldCharType="separate"/>
      </w:r>
      <w:r w:rsidR="00F33150">
        <w:rPr>
          <w:noProof/>
        </w:rPr>
        <w:t>1</w:t>
      </w:r>
      <w:r w:rsidR="00DE534D" w:rsidRPr="00721F05">
        <w:fldChar w:fldCharType="end"/>
      </w:r>
      <w:bookmarkEnd w:id="22"/>
      <w:r w:rsidRPr="00721F05">
        <w:t>.</w:t>
      </w:r>
      <w:proofErr w:type="gramEnd"/>
      <w:r w:rsidRPr="00721F05">
        <w:t xml:space="preserve"> Evolutionary strategies summary</w:t>
      </w:r>
    </w:p>
    <w:tbl>
      <w:tblPr>
        <w:tblStyle w:val="LightShading"/>
        <w:tblW w:w="9903" w:type="dxa"/>
        <w:tblLayout w:type="fixed"/>
        <w:tblLook w:val="04A0" w:firstRow="1" w:lastRow="0" w:firstColumn="1" w:lastColumn="0" w:noHBand="0" w:noVBand="1"/>
      </w:tblPr>
      <w:tblGrid>
        <w:gridCol w:w="3227"/>
        <w:gridCol w:w="850"/>
        <w:gridCol w:w="567"/>
        <w:gridCol w:w="567"/>
        <w:gridCol w:w="567"/>
        <w:gridCol w:w="661"/>
        <w:gridCol w:w="780"/>
        <w:gridCol w:w="71"/>
        <w:gridCol w:w="709"/>
        <w:gridCol w:w="952"/>
        <w:gridCol w:w="40"/>
        <w:gridCol w:w="912"/>
      </w:tblGrid>
      <w:tr w:rsidR="00E56CE3" w:rsidRPr="00721F05" w:rsidTr="00C2122E">
        <w:trPr>
          <w:cnfStyle w:val="100000000000" w:firstRow="1" w:lastRow="0" w:firstColumn="0" w:lastColumn="0" w:oddVBand="0" w:evenVBand="0" w:oddHBand="0"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val="restart"/>
            <w:vAlign w:val="center"/>
          </w:tcPr>
          <w:p w:rsidR="00E56CE3" w:rsidRPr="00721F05" w:rsidRDefault="00E56CE3" w:rsidP="00E56CE3">
            <w:pPr>
              <w:ind w:firstLine="0"/>
              <w:rPr>
                <w:sz w:val="18"/>
                <w:szCs w:val="18"/>
              </w:rPr>
            </w:pPr>
            <w:r w:rsidRPr="00721F05">
              <w:rPr>
                <w:sz w:val="18"/>
                <w:szCs w:val="18"/>
              </w:rPr>
              <w:t>Strategy</w:t>
            </w:r>
          </w:p>
        </w:tc>
        <w:tc>
          <w:tcPr>
            <w:tcW w:w="850"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Abbr.</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i/>
                <w:iCs/>
                <w:sz w:val="18"/>
                <w:szCs w:val="18"/>
              </w:rPr>
              <w:t>π</w:t>
            </w:r>
          </w:p>
        </w:tc>
        <w:tc>
          <w:tcPr>
            <w:tcW w:w="567" w:type="dxa"/>
            <w:vMerge w:val="restart"/>
            <w:vAlign w:val="center"/>
          </w:tcPr>
          <w:p w:rsidR="00E56CE3" w:rsidRPr="00721F05" w:rsidRDefault="00E56CE3" w:rsidP="00883FD5">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ϕ</w:t>
            </w:r>
          </w:p>
        </w:tc>
        <w:tc>
          <w:tcPr>
            <w:tcW w:w="661"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ρ</w:t>
            </w:r>
          </w:p>
        </w:tc>
        <w:tc>
          <w:tcPr>
            <w:tcW w:w="1560"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Mutation rate</w:t>
            </w:r>
          </w:p>
        </w:tc>
        <w:tc>
          <w:tcPr>
            <w:tcW w:w="1904"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Recombination rate</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tcPr>
          <w:p w:rsidR="00E56CE3" w:rsidRPr="00721F05" w:rsidRDefault="00E56CE3" w:rsidP="00E56CE3">
            <w:pPr>
              <w:rPr>
                <w:sz w:val="18"/>
                <w:szCs w:val="18"/>
              </w:rPr>
            </w:pPr>
          </w:p>
        </w:tc>
        <w:tc>
          <w:tcPr>
            <w:tcW w:w="850"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883FD5">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661"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851"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π</w:t>
            </w:r>
          </w:p>
        </w:tc>
        <w:tc>
          <w:tcPr>
            <w:tcW w:w="709"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π</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w:t>
            </w:r>
            <w:r w:rsidR="00C2122E" w:rsidRPr="00721F05">
              <w:rPr>
                <w:rFonts w:cs="Arial"/>
                <w:i/>
                <w:iCs/>
                <w:sz w:val="18"/>
                <w:szCs w:val="18"/>
              </w:rPr>
              <w:t>ϕ</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21F05">
              <w:rPr>
                <w:sz w:val="18"/>
                <w:szCs w:val="18"/>
              </w:rPr>
              <w:t>x≥</w:t>
            </w:r>
            <w:r w:rsidR="00C2122E" w:rsidRPr="00721F05">
              <w:rPr>
                <w:rFonts w:cs="Arial"/>
                <w:i/>
                <w:iCs/>
                <w:sz w:val="18"/>
                <w:szCs w:val="18"/>
              </w:rPr>
              <w:t>ϕ</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Wild-type</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WT</w:t>
            </w:r>
          </w:p>
        </w:tc>
        <w:tc>
          <w:tcPr>
            <w:tcW w:w="567" w:type="dxa"/>
          </w:tcPr>
          <w:p w:rsidR="00E56CE3" w:rsidRPr="00721F05" w:rsidRDefault="00C2122E"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Constitutive mutator</w:t>
            </w:r>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C2122E">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w:t>
            </w:r>
            <w:r w:rsidR="00C2122E"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C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r w:rsidRPr="00721F05">
              <w:rPr>
                <w:i/>
                <w:iCs/>
                <w:sz w:val="18"/>
                <w:szCs w:val="18"/>
              </w:rPr>
              <w:tab/>
            </w:r>
          </w:p>
        </w:tc>
        <w:tc>
          <w:tcPr>
            <w:tcW w:w="780" w:type="dxa"/>
            <w:gridSpan w:val="2"/>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mutator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Stress-induced mutator</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SI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C2122E"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mutator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9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bl>
    <w:p w:rsidR="00D22B44" w:rsidRDefault="00D22B44" w:rsidP="00C2122E">
      <w:pPr>
        <w:pStyle w:val="NoSpacing"/>
        <w:spacing w:line="360" w:lineRule="auto"/>
        <w:divId w:val="1620528373"/>
        <w:rPr>
          <w:sz w:val="20"/>
          <w:szCs w:val="20"/>
        </w:rPr>
      </w:pPr>
      <w:r w:rsidRPr="00721F05">
        <w:rPr>
          <w:b/>
          <w:bCs/>
          <w:sz w:val="20"/>
          <w:szCs w:val="20"/>
        </w:rPr>
        <w:t xml:space="preserve">Legend: </w:t>
      </w:r>
      <w:r w:rsidRPr="00721F05">
        <w:rPr>
          <w:i/>
          <w:iCs/>
          <w:sz w:val="20"/>
          <w:szCs w:val="20"/>
        </w:rPr>
        <w:t xml:space="preserve">µ </w:t>
      </w:r>
      <w:r w:rsidRPr="00721F05">
        <w:rPr>
          <w:sz w:val="20"/>
          <w:szCs w:val="20"/>
        </w:rPr>
        <w:t xml:space="preserve">- basal mutation rate; </w:t>
      </w:r>
      <w:r w:rsidRPr="00721F05">
        <w:rPr>
          <w:i/>
          <w:iCs/>
          <w:sz w:val="20"/>
          <w:szCs w:val="20"/>
        </w:rPr>
        <w:t>r</w:t>
      </w:r>
      <w:r w:rsidRPr="00721F05">
        <w:rPr>
          <w:sz w:val="20"/>
          <w:szCs w:val="20"/>
        </w:rPr>
        <w:t xml:space="preserve"> – basal </w:t>
      </w:r>
      <w:r w:rsidR="00C2122E" w:rsidRPr="00721F05">
        <w:rPr>
          <w:sz w:val="20"/>
          <w:szCs w:val="20"/>
        </w:rPr>
        <w:t>recombination</w:t>
      </w:r>
      <w:r w:rsidRPr="00721F05">
        <w:rPr>
          <w:sz w:val="20"/>
          <w:szCs w:val="20"/>
        </w:rPr>
        <w:t xml:space="preserve"> rate; </w:t>
      </w:r>
      <w:r w:rsidRPr="00721F05">
        <w:rPr>
          <w:i/>
          <w:iCs/>
          <w:sz w:val="20"/>
          <w:szCs w:val="20"/>
        </w:rPr>
        <w:t>x</w:t>
      </w:r>
      <w:r w:rsidRPr="00721F05">
        <w:rPr>
          <w:sz w:val="20"/>
          <w:szCs w:val="20"/>
        </w:rPr>
        <w:t xml:space="preserve"> – number of </w:t>
      </w:r>
      <w:r w:rsidR="00C2122E" w:rsidRPr="00721F05">
        <w:rPr>
          <w:sz w:val="20"/>
          <w:szCs w:val="20"/>
        </w:rPr>
        <w:t>mismatches</w:t>
      </w:r>
      <w:r w:rsidRPr="00721F05">
        <w:rPr>
          <w:sz w:val="20"/>
          <w:szCs w:val="20"/>
        </w:rPr>
        <w:t xml:space="preserve">; </w:t>
      </w:r>
      <w:r w:rsidRPr="00721F05">
        <w:rPr>
          <w:i/>
          <w:iCs/>
          <w:sz w:val="20"/>
          <w:szCs w:val="20"/>
        </w:rPr>
        <w:t>π</w:t>
      </w:r>
      <w:r w:rsidRPr="00721F05">
        <w:rPr>
          <w:sz w:val="20"/>
          <w:szCs w:val="20"/>
        </w:rPr>
        <w:t xml:space="preserve"> – </w:t>
      </w:r>
      <w:r w:rsidR="00C2122E" w:rsidRPr="00721F05">
        <w:rPr>
          <w:sz w:val="20"/>
          <w:szCs w:val="20"/>
        </w:rPr>
        <w:t>mutation rate</w:t>
      </w:r>
      <w:r w:rsidRPr="00721F05">
        <w:rPr>
          <w:sz w:val="20"/>
          <w:szCs w:val="20"/>
        </w:rPr>
        <w:t xml:space="preserve"> threshold; </w:t>
      </w:r>
      <w:r w:rsidRPr="00721F05">
        <w:rPr>
          <w:rFonts w:cs="Arial"/>
          <w:i/>
          <w:iCs/>
          <w:sz w:val="20"/>
          <w:szCs w:val="20"/>
        </w:rPr>
        <w:t>τ</w:t>
      </w:r>
      <w:r w:rsidRPr="00721F05">
        <w:rPr>
          <w:sz w:val="20"/>
          <w:szCs w:val="20"/>
        </w:rPr>
        <w:t xml:space="preserve"> – mutation rate increase; </w:t>
      </w:r>
      <w:r w:rsidR="00C2122E" w:rsidRPr="00721F05">
        <w:rPr>
          <w:rFonts w:cs="Arial"/>
          <w:i/>
          <w:iCs/>
          <w:sz w:val="20"/>
          <w:szCs w:val="20"/>
        </w:rPr>
        <w:t>ϕ</w:t>
      </w:r>
      <w:r w:rsidR="00C2122E" w:rsidRPr="00721F05">
        <w:rPr>
          <w:sz w:val="20"/>
          <w:szCs w:val="20"/>
        </w:rPr>
        <w:t xml:space="preserve"> – recombination rate threshold</w:t>
      </w:r>
      <w:r w:rsidR="00C2122E" w:rsidRPr="00721F05">
        <w:rPr>
          <w:rFonts w:cs="Arial"/>
          <w:i/>
          <w:iCs/>
          <w:sz w:val="20"/>
          <w:szCs w:val="20"/>
        </w:rPr>
        <w:t xml:space="preserve">; </w:t>
      </w:r>
      <w:r w:rsidRPr="00721F05">
        <w:rPr>
          <w:rFonts w:cs="Arial"/>
          <w:i/>
          <w:iCs/>
          <w:sz w:val="20"/>
          <w:szCs w:val="20"/>
        </w:rPr>
        <w:t>ρ</w:t>
      </w:r>
      <w:r w:rsidRPr="00721F05">
        <w:rPr>
          <w:sz w:val="20"/>
          <w:szCs w:val="20"/>
        </w:rPr>
        <w:t xml:space="preserve"> – </w:t>
      </w:r>
      <w:r w:rsidR="00C2122E" w:rsidRPr="00721F05">
        <w:rPr>
          <w:sz w:val="20"/>
          <w:szCs w:val="20"/>
        </w:rPr>
        <w:t>recombination</w:t>
      </w:r>
      <w:r w:rsidRPr="00721F05">
        <w:rPr>
          <w:sz w:val="20"/>
          <w:szCs w:val="20"/>
        </w:rPr>
        <w:t xml:space="preserve"> rate increase.</w:t>
      </w:r>
    </w:p>
    <w:p w:rsidR="00BA6A91" w:rsidRDefault="00BA6A91" w:rsidP="00C2122E">
      <w:pPr>
        <w:pStyle w:val="NoSpacing"/>
        <w:spacing w:line="360" w:lineRule="auto"/>
        <w:divId w:val="1620528373"/>
        <w:rPr>
          <w:sz w:val="20"/>
          <w:szCs w:val="20"/>
        </w:rPr>
      </w:pPr>
    </w:p>
    <w:p w:rsidR="00BA6A91" w:rsidRPr="00721F05" w:rsidRDefault="00BA6A91" w:rsidP="00BA6A91">
      <w:pPr>
        <w:pStyle w:val="Caption"/>
        <w:divId w:val="1620528373"/>
      </w:pPr>
      <w:proofErr w:type="gramStart"/>
      <w:r w:rsidRPr="00721F05">
        <w:t xml:space="preserve">Table </w:t>
      </w:r>
      <w:r>
        <w:t>2.</w:t>
      </w:r>
      <w:proofErr w:type="gramEnd"/>
      <w:r>
        <w:t xml:space="preserve"> Evolutionary phenomena involved in evolution with mutators</w:t>
      </w:r>
    </w:p>
    <w:tbl>
      <w:tblPr>
        <w:tblStyle w:val="LightShading"/>
        <w:tblW w:w="5000" w:type="pct"/>
        <w:tblLayout w:type="fixed"/>
        <w:tblLook w:val="04A0" w:firstRow="1" w:lastRow="0" w:firstColumn="1" w:lastColumn="0" w:noHBand="0" w:noVBand="1"/>
      </w:tblPr>
      <w:tblGrid>
        <w:gridCol w:w="1506"/>
        <w:gridCol w:w="1425"/>
        <w:gridCol w:w="1317"/>
        <w:gridCol w:w="2520"/>
        <w:gridCol w:w="90"/>
        <w:gridCol w:w="2384"/>
      </w:tblGrid>
      <w:tr w:rsidR="00687518" w:rsidRPr="00721F05" w:rsidTr="007C3CAB">
        <w:trPr>
          <w:cnfStyle w:val="100000000000" w:firstRow="1" w:lastRow="0" w:firstColumn="0" w:lastColumn="0" w:oddVBand="0" w:evenVBand="0" w:oddHBand="0" w:evenHBand="0" w:firstRowFirstColumn="0" w:firstRowLastColumn="0" w:lastRowFirstColumn="0" w:lastRowLastColumn="0"/>
          <w:divId w:val="1620528373"/>
          <w:trHeight w:val="330"/>
        </w:trPr>
        <w:tc>
          <w:tcPr>
            <w:cnfStyle w:val="001000000000" w:firstRow="0" w:lastRow="0" w:firstColumn="1" w:lastColumn="0" w:oddVBand="0" w:evenVBand="0" w:oddHBand="0" w:evenHBand="0" w:firstRowFirstColumn="0" w:firstRowLastColumn="0" w:lastRowFirstColumn="0" w:lastRowLastColumn="0"/>
            <w:tcW w:w="1506" w:type="dxa"/>
            <w:vMerge w:val="restart"/>
          </w:tcPr>
          <w:p w:rsidR="00687518" w:rsidRDefault="00687518" w:rsidP="00687518">
            <w:pPr>
              <w:ind w:firstLine="0"/>
              <w:rPr>
                <w:i/>
                <w:iCs/>
                <w:sz w:val="18"/>
                <w:szCs w:val="18"/>
              </w:rPr>
            </w:pPr>
            <w:r>
              <w:rPr>
                <w:i/>
                <w:iCs/>
                <w:sz w:val="18"/>
                <w:szCs w:val="18"/>
              </w:rPr>
              <w:t>Effect</w:t>
            </w:r>
          </w:p>
        </w:tc>
        <w:tc>
          <w:tcPr>
            <w:tcW w:w="1425" w:type="dxa"/>
            <w:vMerge w:val="restart"/>
          </w:tcPr>
          <w:p w:rsidR="00687518" w:rsidRDefault="00687518" w:rsidP="00687518">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Pr>
                <w:i/>
                <w:iCs/>
                <w:sz w:val="18"/>
                <w:szCs w:val="18"/>
              </w:rPr>
              <w:t>Property</w:t>
            </w:r>
          </w:p>
        </w:tc>
        <w:tc>
          <w:tcPr>
            <w:tcW w:w="1317" w:type="dxa"/>
            <w:vMerge w:val="restart"/>
          </w:tcPr>
          <w:p w:rsidR="00687518" w:rsidRDefault="00687518" w:rsidP="00687518">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Pr>
                <w:i/>
                <w:iCs/>
                <w:sz w:val="18"/>
                <w:szCs w:val="18"/>
              </w:rPr>
              <w:t>Context</w:t>
            </w:r>
          </w:p>
        </w:tc>
        <w:tc>
          <w:tcPr>
            <w:tcW w:w="4994" w:type="dxa"/>
            <w:gridSpan w:val="3"/>
          </w:tcPr>
          <w:p w:rsidR="00687518" w:rsidRDefault="00687518" w:rsidP="00687518">
            <w:pPr>
              <w:ind w:firstLine="0"/>
              <w:jc w:val="center"/>
              <w:cnfStyle w:val="100000000000" w:firstRow="1" w:lastRow="0" w:firstColumn="0" w:lastColumn="0" w:oddVBand="0" w:evenVBand="0" w:oddHBand="0" w:evenHBand="0" w:firstRowFirstColumn="0" w:firstRowLastColumn="0" w:lastRowFirstColumn="0" w:lastRowLastColumn="0"/>
              <w:rPr>
                <w:i/>
                <w:iCs/>
                <w:sz w:val="18"/>
                <w:szCs w:val="18"/>
              </w:rPr>
            </w:pPr>
            <w:r>
              <w:rPr>
                <w:i/>
                <w:iCs/>
                <w:sz w:val="18"/>
                <w:szCs w:val="18"/>
              </w:rPr>
              <w:t>Mutator effect</w:t>
            </w:r>
          </w:p>
        </w:tc>
      </w:tr>
      <w:tr w:rsidR="00BA6A91" w:rsidRPr="00721F05" w:rsidTr="007C3CAB">
        <w:trPr>
          <w:cnfStyle w:val="000000100000" w:firstRow="0" w:lastRow="0" w:firstColumn="0" w:lastColumn="0" w:oddVBand="0" w:evenVBand="0" w:oddHBand="1" w:evenHBand="0" w:firstRowFirstColumn="0" w:firstRowLastColumn="0" w:lastRowFirstColumn="0" w:lastRowLastColumn="0"/>
          <w:divId w:val="1620528373"/>
          <w:trHeight w:val="330"/>
        </w:trPr>
        <w:tc>
          <w:tcPr>
            <w:cnfStyle w:val="001000000000" w:firstRow="0" w:lastRow="0" w:firstColumn="1" w:lastColumn="0" w:oddVBand="0" w:evenVBand="0" w:oddHBand="0" w:evenHBand="0" w:firstRowFirstColumn="0" w:firstRowLastColumn="0" w:lastRowFirstColumn="0" w:lastRowLastColumn="0"/>
            <w:tcW w:w="1506" w:type="dxa"/>
            <w:vMerge/>
          </w:tcPr>
          <w:p w:rsidR="00BA6A91" w:rsidRPr="00721F05" w:rsidRDefault="00BA6A91" w:rsidP="00BA6A91">
            <w:pPr>
              <w:ind w:firstLine="0"/>
              <w:rPr>
                <w:i/>
                <w:iCs/>
                <w:sz w:val="18"/>
                <w:szCs w:val="18"/>
              </w:rPr>
            </w:pPr>
          </w:p>
        </w:tc>
        <w:tc>
          <w:tcPr>
            <w:tcW w:w="1425" w:type="dxa"/>
            <w:vMerge/>
          </w:tcPr>
          <w:p w:rsidR="00BA6A91" w:rsidRPr="00721F05" w:rsidRDefault="00BA6A91" w:rsidP="00BA6A91">
            <w:pPr>
              <w:ind w:firstLine="0"/>
              <w:cnfStyle w:val="000000100000" w:firstRow="0" w:lastRow="0" w:firstColumn="0" w:lastColumn="0" w:oddVBand="0" w:evenVBand="0" w:oddHBand="1" w:evenHBand="0" w:firstRowFirstColumn="0" w:firstRowLastColumn="0" w:lastRowFirstColumn="0" w:lastRowLastColumn="0"/>
              <w:rPr>
                <w:i/>
                <w:iCs/>
                <w:sz w:val="18"/>
                <w:szCs w:val="18"/>
              </w:rPr>
            </w:pPr>
          </w:p>
        </w:tc>
        <w:tc>
          <w:tcPr>
            <w:tcW w:w="1317" w:type="dxa"/>
            <w:vMerge/>
          </w:tcPr>
          <w:p w:rsidR="00BA6A91" w:rsidRDefault="00BA6A91" w:rsidP="00BA6A91">
            <w:pPr>
              <w:ind w:firstLine="0"/>
              <w:cnfStyle w:val="000000100000" w:firstRow="0" w:lastRow="0" w:firstColumn="0" w:lastColumn="0" w:oddVBand="0" w:evenVBand="0" w:oddHBand="1" w:evenHBand="0" w:firstRowFirstColumn="0" w:firstRowLastColumn="0" w:lastRowFirstColumn="0" w:lastRowLastColumn="0"/>
              <w:rPr>
                <w:i/>
                <w:iCs/>
                <w:sz w:val="18"/>
                <w:szCs w:val="18"/>
              </w:rPr>
            </w:pPr>
          </w:p>
        </w:tc>
        <w:tc>
          <w:tcPr>
            <w:tcW w:w="2520" w:type="dxa"/>
          </w:tcPr>
          <w:p w:rsidR="00BA6A91" w:rsidRDefault="00BA6A91" w:rsidP="00687518">
            <w:pPr>
              <w:ind w:firstLine="0"/>
              <w:jc w:val="center"/>
              <w:cnfStyle w:val="000000100000" w:firstRow="0" w:lastRow="0" w:firstColumn="0" w:lastColumn="0" w:oddVBand="0" w:evenVBand="0" w:oddHBand="1" w:evenHBand="0" w:firstRowFirstColumn="0" w:firstRowLastColumn="0" w:lastRowFirstColumn="0" w:lastRowLastColumn="0"/>
              <w:rPr>
                <w:i/>
                <w:iCs/>
                <w:sz w:val="18"/>
                <w:szCs w:val="18"/>
              </w:rPr>
            </w:pPr>
            <w:r>
              <w:rPr>
                <w:i/>
                <w:iCs/>
                <w:sz w:val="18"/>
                <w:szCs w:val="18"/>
              </w:rPr>
              <w:t>Without recombination</w:t>
            </w:r>
          </w:p>
        </w:tc>
        <w:tc>
          <w:tcPr>
            <w:tcW w:w="2474" w:type="dxa"/>
            <w:gridSpan w:val="2"/>
          </w:tcPr>
          <w:p w:rsidR="00BA6A91" w:rsidRDefault="00BA6A91" w:rsidP="00687518">
            <w:pPr>
              <w:ind w:firstLine="0"/>
              <w:jc w:val="center"/>
              <w:cnfStyle w:val="000000100000" w:firstRow="0" w:lastRow="0" w:firstColumn="0" w:lastColumn="0" w:oddVBand="0" w:evenVBand="0" w:oddHBand="1" w:evenHBand="0" w:firstRowFirstColumn="0" w:firstRowLastColumn="0" w:lastRowFirstColumn="0" w:lastRowLastColumn="0"/>
              <w:rPr>
                <w:i/>
                <w:iCs/>
                <w:sz w:val="18"/>
                <w:szCs w:val="18"/>
              </w:rPr>
            </w:pPr>
            <w:r>
              <w:rPr>
                <w:i/>
                <w:iCs/>
                <w:sz w:val="18"/>
                <w:szCs w:val="18"/>
              </w:rPr>
              <w:t>With recombination</w:t>
            </w:r>
          </w:p>
        </w:tc>
      </w:tr>
      <w:tr w:rsidR="007C3CAB" w:rsidRPr="00721F05" w:rsidTr="007C3CAB">
        <w:trPr>
          <w:divId w:val="1620528373"/>
        </w:trPr>
        <w:tc>
          <w:tcPr>
            <w:cnfStyle w:val="001000000000" w:firstRow="0" w:lastRow="0" w:firstColumn="1" w:lastColumn="0" w:oddVBand="0" w:evenVBand="0" w:oddHBand="0" w:evenHBand="0" w:firstRowFirstColumn="0" w:firstRowLastColumn="0" w:lastRowFirstColumn="0" w:lastRowLastColumn="0"/>
            <w:tcW w:w="1506" w:type="dxa"/>
          </w:tcPr>
          <w:p w:rsidR="007C3CAB" w:rsidRPr="00721F05" w:rsidRDefault="007C3CAB" w:rsidP="00BA6A91">
            <w:pPr>
              <w:ind w:firstLine="0"/>
              <w:rPr>
                <w:sz w:val="18"/>
                <w:szCs w:val="18"/>
              </w:rPr>
            </w:pPr>
            <w:r>
              <w:rPr>
                <w:sz w:val="18"/>
                <w:szCs w:val="18"/>
              </w:rPr>
              <w:t>Background trapping</w:t>
            </w:r>
          </w:p>
        </w:tc>
        <w:tc>
          <w:tcPr>
            <w:tcW w:w="1425" w:type="dxa"/>
          </w:tcPr>
          <w:p w:rsidR="007C3CAB" w:rsidRPr="00721F05" w:rsidRDefault="007C3CAB"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ixation probability</w:t>
            </w:r>
          </w:p>
        </w:tc>
        <w:tc>
          <w:tcPr>
            <w:tcW w:w="1317" w:type="dxa"/>
          </w:tcPr>
          <w:p w:rsidR="007C3CAB" w:rsidRDefault="007C3CAB"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aptation</w:t>
            </w:r>
          </w:p>
        </w:tc>
        <w:tc>
          <w:tcPr>
            <w:tcW w:w="2610" w:type="dxa"/>
            <w:gridSpan w:val="2"/>
          </w:tcPr>
          <w:p w:rsidR="007C3CAB" w:rsidRDefault="007C3CAB"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ptimal mutation rate for adaption equals to average effect of deleterious mutations (Johnson&amp;Barton2002)</w:t>
            </w:r>
          </w:p>
        </w:tc>
        <w:tc>
          <w:tcPr>
            <w:tcW w:w="2384" w:type="dxa"/>
          </w:tcPr>
          <w:p w:rsidR="007C3CAB" w:rsidRPr="00721F05" w:rsidRDefault="007C3CAB" w:rsidP="007C3CAB">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he beneficial mutation can be rescued from deleterious mutations by recombination</w:t>
            </w:r>
          </w:p>
        </w:tc>
      </w:tr>
      <w:tr w:rsidR="00BA6A91" w:rsidRPr="00721F05" w:rsidTr="007C3CAB">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1506" w:type="dxa"/>
          </w:tcPr>
          <w:p w:rsidR="00BA6A91" w:rsidRPr="00721F05" w:rsidRDefault="00BA6A91" w:rsidP="00BA6A91">
            <w:pPr>
              <w:ind w:firstLine="0"/>
              <w:rPr>
                <w:sz w:val="18"/>
                <w:szCs w:val="18"/>
              </w:rPr>
            </w:pPr>
            <w:r>
              <w:rPr>
                <w:sz w:val="18"/>
                <w:szCs w:val="18"/>
              </w:rPr>
              <w:t>Evolutionary traction</w:t>
            </w:r>
            <w:r w:rsidR="00687518">
              <w:rPr>
                <w:sz w:val="18"/>
                <w:szCs w:val="18"/>
              </w:rPr>
              <w:t xml:space="preserve"> (draft?)</w:t>
            </w:r>
          </w:p>
        </w:tc>
        <w:tc>
          <w:tcPr>
            <w:tcW w:w="1425" w:type="dxa"/>
          </w:tcPr>
          <w:p w:rsidR="00BA6A91" w:rsidRPr="00721F05" w:rsidRDefault="00BA6A91"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utational load</w:t>
            </w:r>
          </w:p>
        </w:tc>
        <w:tc>
          <w:tcPr>
            <w:tcW w:w="1317" w:type="dxa"/>
          </w:tcPr>
          <w:p w:rsidR="00BA6A91" w:rsidRPr="00721F05" w:rsidRDefault="00BA6A91"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daptation</w:t>
            </w:r>
          </w:p>
        </w:tc>
        <w:tc>
          <w:tcPr>
            <w:tcW w:w="2610" w:type="dxa"/>
            <w:gridSpan w:val="2"/>
          </w:tcPr>
          <w:p w:rsidR="00BA6A91" w:rsidRPr="00721F05" w:rsidRDefault="007C3CAB"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itchhiking -&gt; r</w:t>
            </w:r>
            <w:r w:rsidR="00687518">
              <w:rPr>
                <w:sz w:val="18"/>
                <w:szCs w:val="18"/>
              </w:rPr>
              <w:t>educed mean fitness (Hadany&amp;Feldman2005)</w:t>
            </w:r>
          </w:p>
        </w:tc>
        <w:tc>
          <w:tcPr>
            <w:tcW w:w="2384" w:type="dxa"/>
          </w:tcPr>
          <w:p w:rsidR="00BA6A91" w:rsidRPr="00721F05" w:rsidRDefault="007C3CAB" w:rsidP="00E76D7C">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educed hitchhiking-&gt; increased mean fitness</w:t>
            </w:r>
            <w:r w:rsidR="00E76D7C">
              <w:rPr>
                <w:sz w:val="18"/>
                <w:szCs w:val="18"/>
              </w:rPr>
              <w:t xml:space="preserve"> (Hadany&amp;Feldman2005)</w:t>
            </w:r>
          </w:p>
        </w:tc>
      </w:tr>
      <w:tr w:rsidR="00BA6A91" w:rsidRPr="00721F05" w:rsidTr="007C3CAB">
        <w:trPr>
          <w:divId w:val="1620528373"/>
        </w:trPr>
        <w:tc>
          <w:tcPr>
            <w:cnfStyle w:val="001000000000" w:firstRow="0" w:lastRow="0" w:firstColumn="1" w:lastColumn="0" w:oddVBand="0" w:evenVBand="0" w:oddHBand="0" w:evenHBand="0" w:firstRowFirstColumn="0" w:firstRowLastColumn="0" w:lastRowFirstColumn="0" w:lastRowLastColumn="0"/>
            <w:tcW w:w="1506" w:type="dxa"/>
          </w:tcPr>
          <w:p w:rsidR="00BA6A91" w:rsidRPr="00721F05" w:rsidRDefault="00BA6A91" w:rsidP="00BA6A91">
            <w:pPr>
              <w:ind w:firstLine="0"/>
              <w:rPr>
                <w:sz w:val="18"/>
                <w:szCs w:val="18"/>
              </w:rPr>
            </w:pPr>
            <w:r>
              <w:rPr>
                <w:sz w:val="18"/>
                <w:szCs w:val="18"/>
              </w:rPr>
              <w:t>Mutation accumulation</w:t>
            </w:r>
          </w:p>
        </w:tc>
        <w:tc>
          <w:tcPr>
            <w:tcW w:w="1425" w:type="dxa"/>
          </w:tcPr>
          <w:p w:rsidR="00BA6A91" w:rsidRPr="00721F05" w:rsidRDefault="00BA6A91"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tational load</w:t>
            </w:r>
            <w:r w:rsidR="00687518">
              <w:rPr>
                <w:sz w:val="18"/>
                <w:szCs w:val="18"/>
              </w:rPr>
              <w:t>, fixation probability</w:t>
            </w:r>
          </w:p>
        </w:tc>
        <w:tc>
          <w:tcPr>
            <w:tcW w:w="1317" w:type="dxa"/>
          </w:tcPr>
          <w:p w:rsidR="00BA6A91" w:rsidRPr="00721F05" w:rsidRDefault="00BA6A91"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SB or serial bottlenecks</w:t>
            </w:r>
          </w:p>
        </w:tc>
        <w:tc>
          <w:tcPr>
            <w:tcW w:w="2610" w:type="dxa"/>
            <w:gridSpan w:val="2"/>
          </w:tcPr>
          <w:p w:rsidR="00BA6A91" w:rsidRPr="00721F05" w:rsidRDefault="007C3CAB" w:rsidP="007C3CAB">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ccumulated deleterious mutations to high mutation rate reduce mean fitness which also leads to decreased fixation probability (Hill-Robertson effect?)</w:t>
            </w:r>
          </w:p>
        </w:tc>
        <w:tc>
          <w:tcPr>
            <w:tcW w:w="2384" w:type="dxa"/>
          </w:tcPr>
          <w:p w:rsidR="00BA6A91" w:rsidRPr="00721F05" w:rsidRDefault="007C3CAB"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tter purging of deleterious mutations reduces the mutational load</w:t>
            </w:r>
          </w:p>
        </w:tc>
      </w:tr>
      <w:tr w:rsidR="00BA6A91" w:rsidRPr="00721F05" w:rsidTr="007C3CAB">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1506" w:type="dxa"/>
          </w:tcPr>
          <w:p w:rsidR="00BA6A91" w:rsidRPr="00721F05" w:rsidRDefault="00687518" w:rsidP="00BA6A91">
            <w:pPr>
              <w:ind w:firstLine="0"/>
              <w:rPr>
                <w:sz w:val="18"/>
                <w:szCs w:val="18"/>
              </w:rPr>
            </w:pPr>
            <w:r>
              <w:rPr>
                <w:sz w:val="18"/>
                <w:szCs w:val="18"/>
              </w:rPr>
              <w:t>Muller’s ratchet</w:t>
            </w:r>
          </w:p>
        </w:tc>
        <w:tc>
          <w:tcPr>
            <w:tcW w:w="1425" w:type="dxa"/>
          </w:tcPr>
          <w:p w:rsidR="00BA6A91" w:rsidRPr="00721F05" w:rsidRDefault="00687518"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utational load, fixation probability</w:t>
            </w:r>
          </w:p>
        </w:tc>
        <w:tc>
          <w:tcPr>
            <w:tcW w:w="1317" w:type="dxa"/>
          </w:tcPr>
          <w:p w:rsidR="00BA6A91" w:rsidRPr="00721F05" w:rsidRDefault="00687518"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SB or adaptation</w:t>
            </w:r>
          </w:p>
        </w:tc>
        <w:tc>
          <w:tcPr>
            <w:tcW w:w="2610" w:type="dxa"/>
            <w:gridSpan w:val="2"/>
          </w:tcPr>
          <w:p w:rsidR="00BA6A91" w:rsidRPr="00721F05" w:rsidRDefault="007C3CAB"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ccumulated mutations due to drift lead to reduced mean fitness, especially at the early stages of the fixation of a beneficial mutation, which reduces fixation probability</w:t>
            </w:r>
            <w:r w:rsidR="00101BEC">
              <w:rPr>
                <w:sz w:val="18"/>
                <w:szCs w:val="18"/>
              </w:rPr>
              <w:t xml:space="preserve"> (Muller193X;Gordo2000)</w:t>
            </w:r>
          </w:p>
        </w:tc>
        <w:tc>
          <w:tcPr>
            <w:tcW w:w="2384" w:type="dxa"/>
          </w:tcPr>
          <w:p w:rsidR="00BA6A91" w:rsidRPr="00721F05" w:rsidRDefault="007C3CAB"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he beneficial mutation can be rescued from deleterious mutations by recombination</w:t>
            </w:r>
          </w:p>
        </w:tc>
      </w:tr>
      <w:tr w:rsidR="00BA6A91" w:rsidRPr="00721F05" w:rsidTr="007C3CAB">
        <w:trPr>
          <w:divId w:val="1620528373"/>
        </w:trPr>
        <w:tc>
          <w:tcPr>
            <w:cnfStyle w:val="001000000000" w:firstRow="0" w:lastRow="0" w:firstColumn="1" w:lastColumn="0" w:oddVBand="0" w:evenVBand="0" w:oddHBand="0" w:evenHBand="0" w:firstRowFirstColumn="0" w:firstRowLastColumn="0" w:lastRowFirstColumn="0" w:lastRowLastColumn="0"/>
            <w:tcW w:w="1506" w:type="dxa"/>
          </w:tcPr>
          <w:p w:rsidR="00BA6A91" w:rsidRPr="00721F05" w:rsidRDefault="00687518" w:rsidP="00BA6A91">
            <w:pPr>
              <w:ind w:firstLine="0"/>
              <w:rPr>
                <w:sz w:val="18"/>
                <w:szCs w:val="18"/>
              </w:rPr>
            </w:pPr>
            <w:r>
              <w:rPr>
                <w:sz w:val="18"/>
                <w:szCs w:val="18"/>
              </w:rPr>
              <w:t>Appearance of beneficial mutations</w:t>
            </w:r>
          </w:p>
        </w:tc>
        <w:tc>
          <w:tcPr>
            <w:tcW w:w="1425" w:type="dxa"/>
          </w:tcPr>
          <w:p w:rsidR="00BA6A91" w:rsidRPr="00721F05" w:rsidRDefault="00687518"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aptation time</w:t>
            </w:r>
          </w:p>
        </w:tc>
        <w:tc>
          <w:tcPr>
            <w:tcW w:w="1317" w:type="dxa"/>
          </w:tcPr>
          <w:p w:rsidR="00BA6A91" w:rsidRPr="00721F05" w:rsidRDefault="00687518"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aptation</w:t>
            </w:r>
          </w:p>
        </w:tc>
        <w:tc>
          <w:tcPr>
            <w:tcW w:w="2610" w:type="dxa"/>
            <w:gridSpan w:val="2"/>
          </w:tcPr>
          <w:p w:rsidR="00BA6A91" w:rsidRPr="00721F05" w:rsidRDefault="007C3CAB"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ncreased mutation rate reduces waiting time</w:t>
            </w:r>
          </w:p>
        </w:tc>
        <w:tc>
          <w:tcPr>
            <w:tcW w:w="2384" w:type="dxa"/>
          </w:tcPr>
          <w:p w:rsidR="00BA6A91" w:rsidRPr="00721F05" w:rsidRDefault="007C3CAB"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A</w:t>
            </w:r>
          </w:p>
        </w:tc>
      </w:tr>
      <w:tr w:rsidR="007C3CAB" w:rsidRPr="00721F05" w:rsidTr="007C3CAB">
        <w:trPr>
          <w:cnfStyle w:val="000000100000" w:firstRow="0" w:lastRow="0" w:firstColumn="0" w:lastColumn="0" w:oddVBand="0" w:evenVBand="0" w:oddHBand="1" w:evenHBand="0" w:firstRowFirstColumn="0" w:firstRowLastColumn="0" w:lastRowFirstColumn="0" w:lastRowLastColumn="0"/>
          <w:divId w:val="1620528373"/>
          <w:trHeight w:val="330"/>
        </w:trPr>
        <w:tc>
          <w:tcPr>
            <w:cnfStyle w:val="001000000000" w:firstRow="0" w:lastRow="0" w:firstColumn="1" w:lastColumn="0" w:oddVBand="0" w:evenVBand="0" w:oddHBand="0" w:evenHBand="0" w:firstRowFirstColumn="0" w:firstRowLastColumn="0" w:lastRowFirstColumn="0" w:lastRowLastColumn="0"/>
            <w:tcW w:w="1506" w:type="dxa"/>
          </w:tcPr>
          <w:p w:rsidR="007C3CAB" w:rsidRPr="00721F05" w:rsidRDefault="007C3CAB" w:rsidP="007C3CAB">
            <w:pPr>
              <w:ind w:firstLine="0"/>
              <w:rPr>
                <w:sz w:val="18"/>
                <w:szCs w:val="18"/>
              </w:rPr>
            </w:pPr>
            <w:r>
              <w:rPr>
                <w:sz w:val="18"/>
                <w:szCs w:val="18"/>
              </w:rPr>
              <w:t xml:space="preserve">Clonal </w:t>
            </w:r>
            <w:r>
              <w:rPr>
                <w:sz w:val="18"/>
                <w:szCs w:val="18"/>
              </w:rPr>
              <w:lastRenderedPageBreak/>
              <w:t>interference</w:t>
            </w:r>
          </w:p>
        </w:tc>
        <w:tc>
          <w:tcPr>
            <w:tcW w:w="1425" w:type="dxa"/>
          </w:tcPr>
          <w:p w:rsidR="007C3CAB" w:rsidRPr="00721F05" w:rsidRDefault="007C3CAB"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t xml:space="preserve">Fixation </w:t>
            </w:r>
            <w:r>
              <w:rPr>
                <w:sz w:val="18"/>
                <w:szCs w:val="18"/>
              </w:rPr>
              <w:lastRenderedPageBreak/>
              <w:t>probability</w:t>
            </w:r>
          </w:p>
        </w:tc>
        <w:tc>
          <w:tcPr>
            <w:tcW w:w="1317" w:type="dxa"/>
          </w:tcPr>
          <w:p w:rsidR="007C3CAB" w:rsidRPr="00721F05" w:rsidRDefault="007C3CAB"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t>Adaptation</w:t>
            </w:r>
          </w:p>
        </w:tc>
        <w:tc>
          <w:tcPr>
            <w:tcW w:w="2610" w:type="dxa"/>
            <w:gridSpan w:val="2"/>
          </w:tcPr>
          <w:p w:rsidR="007C3CAB" w:rsidRPr="00721F05" w:rsidRDefault="007C3CAB"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daptation rate </w:t>
            </w:r>
            <w:r w:rsidRPr="00687518">
              <w:rPr>
                <w:sz w:val="18"/>
                <w:szCs w:val="18"/>
              </w:rPr>
              <w:t>saturation</w:t>
            </w:r>
            <w:r>
              <w:rPr>
                <w:sz w:val="18"/>
                <w:szCs w:val="18"/>
              </w:rPr>
              <w:t xml:space="preserve"> due </w:t>
            </w:r>
            <w:r>
              <w:rPr>
                <w:sz w:val="18"/>
                <w:szCs w:val="18"/>
              </w:rPr>
              <w:lastRenderedPageBreak/>
              <w:t xml:space="preserve">to interference between co-occurring beneficial mutation (Gerrish1998) </w:t>
            </w:r>
          </w:p>
        </w:tc>
        <w:tc>
          <w:tcPr>
            <w:tcW w:w="2384" w:type="dxa"/>
          </w:tcPr>
          <w:p w:rsidR="007C3CAB" w:rsidRPr="00721F05" w:rsidRDefault="007C3CAB"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t xml:space="preserve">Decreased saturation </w:t>
            </w:r>
            <w:r>
              <w:rPr>
                <w:sz w:val="18"/>
                <w:szCs w:val="18"/>
              </w:rPr>
              <w:lastRenderedPageBreak/>
              <w:t>(Martens2011)</w:t>
            </w:r>
          </w:p>
        </w:tc>
      </w:tr>
      <w:tr w:rsidR="00BA6A91" w:rsidRPr="00721F05" w:rsidTr="007C3CAB">
        <w:trPr>
          <w:divId w:val="1620528373"/>
        </w:trPr>
        <w:tc>
          <w:tcPr>
            <w:cnfStyle w:val="001000000000" w:firstRow="0" w:lastRow="0" w:firstColumn="1" w:lastColumn="0" w:oddVBand="0" w:evenVBand="0" w:oddHBand="0" w:evenHBand="0" w:firstRowFirstColumn="0" w:firstRowLastColumn="0" w:lastRowFirstColumn="0" w:lastRowLastColumn="0"/>
            <w:tcW w:w="1506" w:type="dxa"/>
          </w:tcPr>
          <w:p w:rsidR="00BA6A91" w:rsidRPr="00721F05" w:rsidRDefault="007C3CAB" w:rsidP="00BA6A91">
            <w:pPr>
              <w:ind w:firstLine="0"/>
              <w:rPr>
                <w:sz w:val="18"/>
                <w:szCs w:val="18"/>
              </w:rPr>
            </w:pPr>
            <w:r>
              <w:rPr>
                <w:sz w:val="18"/>
                <w:szCs w:val="18"/>
              </w:rPr>
              <w:lastRenderedPageBreak/>
              <w:t>Fisher-Muller effect</w:t>
            </w:r>
          </w:p>
        </w:tc>
        <w:tc>
          <w:tcPr>
            <w:tcW w:w="1425" w:type="dxa"/>
          </w:tcPr>
          <w:p w:rsidR="00BA6A91" w:rsidRPr="00721F05" w:rsidRDefault="007C3CAB"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aptation time</w:t>
            </w:r>
          </w:p>
        </w:tc>
        <w:tc>
          <w:tcPr>
            <w:tcW w:w="1317" w:type="dxa"/>
          </w:tcPr>
          <w:p w:rsidR="00BA6A91" w:rsidRPr="00721F05" w:rsidRDefault="007C3CAB"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aptation</w:t>
            </w:r>
          </w:p>
        </w:tc>
        <w:tc>
          <w:tcPr>
            <w:tcW w:w="2610" w:type="dxa"/>
            <w:gridSpan w:val="2"/>
          </w:tcPr>
          <w:p w:rsidR="00BA6A91" w:rsidRPr="00721F05" w:rsidRDefault="007C3CAB"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tation must be accumulated sequentially</w:t>
            </w:r>
          </w:p>
        </w:tc>
        <w:tc>
          <w:tcPr>
            <w:tcW w:w="2384" w:type="dxa"/>
          </w:tcPr>
          <w:p w:rsidR="00BA6A91" w:rsidRPr="00721F05" w:rsidRDefault="007C3CAB"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utations can be generated in parallel and combined by recombination (Fisher 193X; </w:t>
            </w:r>
            <w:r w:rsidRPr="007C3CAB">
              <w:rPr>
                <w:sz w:val="18"/>
                <w:szCs w:val="18"/>
              </w:rPr>
              <w:t>Felsenstein</w:t>
            </w:r>
            <w:r>
              <w:rPr>
                <w:sz w:val="18"/>
                <w:szCs w:val="18"/>
              </w:rPr>
              <w:t>1976?</w:t>
            </w:r>
            <w:proofErr w:type="gramStart"/>
            <w:r w:rsidR="00F0136E">
              <w:rPr>
                <w:sz w:val="18"/>
                <w:szCs w:val="18"/>
              </w:rPr>
              <w:t>;</w:t>
            </w:r>
            <w:proofErr w:type="spellStart"/>
            <w:r w:rsidR="00F0136E">
              <w:rPr>
                <w:sz w:val="18"/>
                <w:szCs w:val="18"/>
              </w:rPr>
              <w:t>Christianses</w:t>
            </w:r>
            <w:proofErr w:type="spellEnd"/>
            <w:proofErr w:type="gramEnd"/>
            <w:r w:rsidR="00F0136E">
              <w:rPr>
                <w:sz w:val="18"/>
                <w:szCs w:val="18"/>
              </w:rPr>
              <w:t>?</w:t>
            </w:r>
            <w:r>
              <w:rPr>
                <w:sz w:val="18"/>
                <w:szCs w:val="18"/>
              </w:rPr>
              <w:t>)</w:t>
            </w:r>
          </w:p>
        </w:tc>
      </w:tr>
      <w:tr w:rsidR="00BA6A91" w:rsidRPr="00721F05" w:rsidTr="007C3CAB">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1506" w:type="dxa"/>
          </w:tcPr>
          <w:p w:rsidR="00BA6A91" w:rsidRPr="00721F05" w:rsidRDefault="00BA6A91" w:rsidP="00BA6A91">
            <w:pPr>
              <w:ind w:firstLine="0"/>
              <w:rPr>
                <w:sz w:val="18"/>
                <w:szCs w:val="18"/>
              </w:rPr>
            </w:pPr>
          </w:p>
        </w:tc>
        <w:tc>
          <w:tcPr>
            <w:tcW w:w="1425" w:type="dxa"/>
          </w:tcPr>
          <w:p w:rsidR="00BA6A91" w:rsidRPr="00721F05" w:rsidRDefault="00BA6A91"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p>
        </w:tc>
        <w:tc>
          <w:tcPr>
            <w:tcW w:w="1317" w:type="dxa"/>
          </w:tcPr>
          <w:p w:rsidR="00BA6A91" w:rsidRPr="00721F05" w:rsidRDefault="00BA6A91"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p>
        </w:tc>
        <w:tc>
          <w:tcPr>
            <w:tcW w:w="2610" w:type="dxa"/>
            <w:gridSpan w:val="2"/>
          </w:tcPr>
          <w:p w:rsidR="00BA6A91" w:rsidRPr="00721F05" w:rsidRDefault="00BA6A91"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p>
        </w:tc>
        <w:tc>
          <w:tcPr>
            <w:tcW w:w="2384" w:type="dxa"/>
          </w:tcPr>
          <w:p w:rsidR="00BA6A91" w:rsidRPr="00721F05" w:rsidRDefault="00BA6A91"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p>
        </w:tc>
      </w:tr>
    </w:tbl>
    <w:p w:rsidR="00BA6A91" w:rsidRPr="00721F05" w:rsidRDefault="00BA6A91" w:rsidP="00BA6A91">
      <w:pPr>
        <w:pStyle w:val="NoSpacing"/>
        <w:spacing w:line="360" w:lineRule="auto"/>
        <w:divId w:val="1620528373"/>
        <w:rPr>
          <w:sz w:val="20"/>
          <w:szCs w:val="20"/>
        </w:rPr>
      </w:pPr>
      <w:r w:rsidRPr="00721F05">
        <w:rPr>
          <w:b/>
          <w:bCs/>
          <w:sz w:val="20"/>
          <w:szCs w:val="20"/>
        </w:rPr>
        <w:t xml:space="preserve">Legend: </w:t>
      </w:r>
    </w:p>
    <w:p w:rsidR="00BA6A91" w:rsidRPr="00721F05" w:rsidRDefault="00BA6A91" w:rsidP="00C2122E">
      <w:pPr>
        <w:pStyle w:val="NoSpacing"/>
        <w:spacing w:line="360" w:lineRule="auto"/>
        <w:divId w:val="1620528373"/>
        <w:rPr>
          <w:sz w:val="20"/>
          <w:szCs w:val="20"/>
        </w:rPr>
      </w:pPr>
    </w:p>
    <w:p w:rsidR="003A4706" w:rsidRDefault="003A4706" w:rsidP="00E56CE3">
      <w:pPr>
        <w:pStyle w:val="NoSpacing"/>
        <w:spacing w:line="360" w:lineRule="auto"/>
        <w:divId w:val="1620528373"/>
        <w:rPr>
          <w:sz w:val="20"/>
          <w:szCs w:val="20"/>
        </w:rPr>
      </w:pPr>
    </w:p>
    <w:p w:rsidR="005D47D6" w:rsidRDefault="005D47D6" w:rsidP="005D47D6">
      <w:pPr>
        <w:pStyle w:val="Heading1"/>
        <w:divId w:val="1620528373"/>
      </w:pPr>
      <w:r>
        <w:lastRenderedPageBreak/>
        <w:t>Supporting material</w:t>
      </w:r>
    </w:p>
    <w:p w:rsidR="005D47D6" w:rsidRDefault="005D47D6" w:rsidP="005D47D6">
      <w:pPr>
        <w:keepNext/>
        <w:jc w:val="center"/>
        <w:divId w:val="1620528373"/>
      </w:pPr>
      <w:r>
        <w:rPr>
          <w:noProof/>
          <w:lang w:bidi="ar-SA"/>
        </w:rPr>
        <w:drawing>
          <wp:inline distT="0" distB="0" distL="0" distR="0" wp14:anchorId="6F0C9290" wp14:editId="505FA435">
            <wp:extent cx="3657600" cy="5486400"/>
            <wp:effectExtent l="0" t="0" r="0" b="0"/>
            <wp:docPr id="19" name="Picture 19" descr="D:\workspace\mamba\simarba\analysis\invasion_SIMvsCM_r_0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workspace\mamba\simarba\analysis\invasion_SIMvsCM_r_02014-02-26.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D47D6" w:rsidRDefault="005D47D6" w:rsidP="0017463F">
      <w:pPr>
        <w:pStyle w:val="Caption"/>
        <w:jc w:val="center"/>
        <w:divId w:val="1620528373"/>
      </w:pPr>
      <w:r>
        <w:t xml:space="preserve">Figure </w:t>
      </w:r>
      <w:r w:rsidR="00901526">
        <w:t>S</w:t>
      </w:r>
      <w:fldSimple w:instr=" SEQ Figure \* ARABIC ">
        <w:r w:rsidR="006E5183">
          <w:rPr>
            <w:noProof/>
          </w:rPr>
          <w:t>8</w:t>
        </w:r>
      </w:fldSimple>
      <w:r>
        <w:t xml:space="preserve"> - </w:t>
      </w:r>
      <w:r w:rsidRPr="005D47D6">
        <w:t>invasion_SIMvsCM_r_02014-02-26</w:t>
      </w:r>
    </w:p>
    <w:p w:rsidR="0017463F" w:rsidRDefault="0017463F" w:rsidP="0017463F">
      <w:pPr>
        <w:divId w:val="1620528373"/>
      </w:pPr>
    </w:p>
    <w:p w:rsidR="0017463F" w:rsidRDefault="0017463F" w:rsidP="0017463F">
      <w:pPr>
        <w:keepNext/>
        <w:jc w:val="center"/>
        <w:divId w:val="1620528373"/>
      </w:pPr>
      <w:r>
        <w:rPr>
          <w:noProof/>
          <w:lang w:bidi="ar-SA"/>
        </w:rPr>
        <w:lastRenderedPageBreak/>
        <w:drawing>
          <wp:inline distT="0" distB="0" distL="0" distR="0" wp14:anchorId="002B75E0" wp14:editId="1E55C614">
            <wp:extent cx="5486400" cy="5486400"/>
            <wp:effectExtent l="0" t="0" r="0" b="0"/>
            <wp:docPr id="1" name="Picture 1" descr="D:\workspace\mamba\simarba\analysis\invasion_RB_SIMvsCM_pop_1e6_2014-03-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mamba\simarba\analysis\invasion_RB_SIMvsCM_pop_1e6_2014-03-09.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17463F" w:rsidRDefault="0017463F" w:rsidP="0017463F">
      <w:pPr>
        <w:pStyle w:val="Caption"/>
        <w:jc w:val="center"/>
        <w:divId w:val="1620528373"/>
      </w:pPr>
      <w:r w:rsidRPr="00BE6BF6">
        <w:rPr>
          <w:highlight w:val="yellow"/>
        </w:rPr>
        <w:t xml:space="preserve">Figure </w:t>
      </w:r>
      <w:r w:rsidR="00D0044C" w:rsidRPr="00BE6BF6">
        <w:rPr>
          <w:highlight w:val="yellow"/>
        </w:rPr>
        <w:fldChar w:fldCharType="begin"/>
      </w:r>
      <w:r w:rsidR="00D0044C" w:rsidRPr="00BE6BF6">
        <w:rPr>
          <w:highlight w:val="yellow"/>
        </w:rPr>
        <w:instrText xml:space="preserve"> SEQ Figure \* ARABIC </w:instrText>
      </w:r>
      <w:r w:rsidR="00D0044C" w:rsidRPr="00BE6BF6">
        <w:rPr>
          <w:highlight w:val="yellow"/>
        </w:rPr>
        <w:fldChar w:fldCharType="separate"/>
      </w:r>
      <w:r w:rsidR="006E5183" w:rsidRPr="00BE6BF6">
        <w:rPr>
          <w:noProof/>
          <w:highlight w:val="yellow"/>
        </w:rPr>
        <w:t>9</w:t>
      </w:r>
      <w:r w:rsidR="00D0044C" w:rsidRPr="00BE6BF6">
        <w:rPr>
          <w:noProof/>
          <w:highlight w:val="yellow"/>
        </w:rPr>
        <w:fldChar w:fldCharType="end"/>
      </w:r>
      <w:r w:rsidRPr="00BE6BF6">
        <w:rPr>
          <w:highlight w:val="yellow"/>
        </w:rPr>
        <w:t xml:space="preserve"> - invasion_RB_SIMvsCM_pop_1e6_2014-03-09</w:t>
      </w:r>
      <w:r w:rsidR="00BE6BF6" w:rsidRPr="00BE6BF6">
        <w:rPr>
          <w:highlight w:val="yellow"/>
        </w:rPr>
        <w:t xml:space="preserve"> – CHECK FOR NEWER VERSION</w:t>
      </w:r>
    </w:p>
    <w:p w:rsidR="00BE6BF6" w:rsidRPr="00BE6BF6" w:rsidRDefault="00BE6BF6" w:rsidP="00BE6BF6">
      <w:pPr>
        <w:divId w:val="1620528373"/>
      </w:pPr>
    </w:p>
    <w:p w:rsidR="005812EA" w:rsidRDefault="005812EA" w:rsidP="005812EA">
      <w:pPr>
        <w:divId w:val="1620528373"/>
      </w:pPr>
    </w:p>
    <w:p w:rsidR="005812EA" w:rsidRPr="005812EA" w:rsidRDefault="005812EA" w:rsidP="005812EA">
      <w:pPr>
        <w:divId w:val="1620528373"/>
      </w:pPr>
    </w:p>
    <w:sectPr w:rsidR="005812EA" w:rsidRPr="005812EA" w:rsidSect="00503D02">
      <w:headerReference w:type="even" r:id="rId21"/>
      <w:headerReference w:type="default" r:id="rId22"/>
      <w:footerReference w:type="even" r:id="rId23"/>
      <w:footerReference w:type="default" r:id="rId24"/>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C3CAB" w:rsidRDefault="007C3CAB" w:rsidP="00684BC6">
      <w:r>
        <w:separator/>
      </w:r>
    </w:p>
  </w:endnote>
  <w:endnote w:type="continuationSeparator" w:id="0">
    <w:p w:rsidR="007C3CAB" w:rsidRDefault="007C3CAB" w:rsidP="00684B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0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20002A87" w:usb1="80000000" w:usb2="00000008" w:usb3="00000000" w:csb0="000001FF" w:csb1="00000000"/>
  </w:font>
  <w:font w:name="Bitstream Vera Sans">
    <w:charset w:val="00"/>
    <w:family w:val="swiss"/>
    <w:pitch w:val="variable"/>
    <w:sig w:usb0="800000AF" w:usb1="1000204A"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2157984"/>
      <w:docPartObj>
        <w:docPartGallery w:val="Page Numbers (Bottom of Page)"/>
        <w:docPartUnique/>
      </w:docPartObj>
    </w:sdtPr>
    <w:sdtEndPr>
      <w:rPr>
        <w:noProof/>
      </w:rPr>
    </w:sdtEndPr>
    <w:sdtContent>
      <w:p w:rsidR="007C3CAB" w:rsidRDefault="007C3CAB" w:rsidP="00684BC6">
        <w:pPr>
          <w:pStyle w:val="Footer"/>
        </w:pPr>
        <w:r>
          <w:fldChar w:fldCharType="begin"/>
        </w:r>
        <w:r>
          <w:instrText xml:space="preserve"> PAGE   \* MERGEFORMAT </w:instrText>
        </w:r>
        <w:r>
          <w:fldChar w:fldCharType="separate"/>
        </w:r>
        <w:r w:rsidR="006852E0">
          <w:rPr>
            <w:noProof/>
          </w:rPr>
          <w:t>2</w:t>
        </w:r>
        <w:r>
          <w:rPr>
            <w:noProof/>
          </w:rPr>
          <w:fldChar w:fldCharType="end"/>
        </w:r>
      </w:p>
    </w:sdtContent>
  </w:sdt>
  <w:p w:rsidR="007C3CAB" w:rsidRDefault="007C3CAB" w:rsidP="00684BC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3CAB" w:rsidRDefault="007C3CAB" w:rsidP="00684BC6">
    <w:r>
      <w:fldChar w:fldCharType="begin"/>
    </w:r>
    <w:r>
      <w:instrText>PAGE</w:instrText>
    </w:r>
    <w:r>
      <w:fldChar w:fldCharType="separate"/>
    </w:r>
    <w:r w:rsidR="006852E0">
      <w:rPr>
        <w:noProof/>
      </w:rPr>
      <w:t>3</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C3CAB" w:rsidRDefault="007C3CAB" w:rsidP="00684BC6">
      <w:r>
        <w:separator/>
      </w:r>
    </w:p>
  </w:footnote>
  <w:footnote w:type="continuationSeparator" w:id="0">
    <w:p w:rsidR="007C3CAB" w:rsidRDefault="007C3CAB" w:rsidP="00684BC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3CAB" w:rsidRDefault="007C3CAB" w:rsidP="00684BC6">
    <w:pPr>
      <w:pStyle w:val="Header"/>
    </w:pPr>
    <w:r>
      <w:t>Stress-induced mutation and recombin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3CAB" w:rsidRDefault="007C3CAB" w:rsidP="00684BC6">
    <w:pPr>
      <w:pStyle w:val="Header"/>
    </w:pPr>
    <w:r>
      <w:fldChar w:fldCharType="begin"/>
    </w:r>
    <w:r>
      <w:instrText xml:space="preserve"> DATE \@ "MMMM d, yyyy" </w:instrText>
    </w:r>
    <w:r>
      <w:fldChar w:fldCharType="separate"/>
    </w:r>
    <w:r>
      <w:rPr>
        <w:noProof/>
      </w:rPr>
      <w:t>June 9, 2014</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034621"/>
    <w:multiLevelType w:val="hybridMultilevel"/>
    <w:tmpl w:val="349EF2BC"/>
    <w:lvl w:ilvl="0" w:tplc="0409000F">
      <w:start w:val="1"/>
      <w:numFmt w:val="decimal"/>
      <w:lvlText w:val="%1."/>
      <w:lvlJc w:val="left"/>
      <w:pPr>
        <w:ind w:left="644" w:hanging="360"/>
      </w:p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nsid w:val="43903E5D"/>
    <w:multiLevelType w:val="hybridMultilevel"/>
    <w:tmpl w:val="404854DA"/>
    <w:lvl w:ilvl="0" w:tplc="D9960DF2">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26A56E0"/>
    <w:multiLevelType w:val="hybridMultilevel"/>
    <w:tmpl w:val="1C80B480"/>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mailMerge>
    <w:mainDocumentType w:val="formLetters"/>
    <w:dataType w:val="textFile"/>
    <w:activeRecord w:val="-1"/>
  </w:mailMerge>
  <w:defaultTabStop w:val="720"/>
  <w:evenAndOddHeaders/>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0400"/>
    <w:rsid w:val="000151FE"/>
    <w:rsid w:val="000347AB"/>
    <w:rsid w:val="000910F5"/>
    <w:rsid w:val="00094C72"/>
    <w:rsid w:val="00095E7C"/>
    <w:rsid w:val="000A33B4"/>
    <w:rsid w:val="000A5658"/>
    <w:rsid w:val="000B2FF0"/>
    <w:rsid w:val="000C4E74"/>
    <w:rsid w:val="000E1F6B"/>
    <w:rsid w:val="000E3774"/>
    <w:rsid w:val="000E7665"/>
    <w:rsid w:val="000F32FA"/>
    <w:rsid w:val="00101BEC"/>
    <w:rsid w:val="00107AA3"/>
    <w:rsid w:val="00127F03"/>
    <w:rsid w:val="0015245B"/>
    <w:rsid w:val="00165EA3"/>
    <w:rsid w:val="001735E4"/>
    <w:rsid w:val="00174130"/>
    <w:rsid w:val="0017463F"/>
    <w:rsid w:val="001750F9"/>
    <w:rsid w:val="00180162"/>
    <w:rsid w:val="00184999"/>
    <w:rsid w:val="0019000A"/>
    <w:rsid w:val="001A0339"/>
    <w:rsid w:val="001B6414"/>
    <w:rsid w:val="001C07E4"/>
    <w:rsid w:val="001C35C4"/>
    <w:rsid w:val="001C4F35"/>
    <w:rsid w:val="001D305B"/>
    <w:rsid w:val="001E1657"/>
    <w:rsid w:val="001E25FE"/>
    <w:rsid w:val="00206BDA"/>
    <w:rsid w:val="00234877"/>
    <w:rsid w:val="002348CA"/>
    <w:rsid w:val="00234DD6"/>
    <w:rsid w:val="002619F0"/>
    <w:rsid w:val="0027187C"/>
    <w:rsid w:val="00280E31"/>
    <w:rsid w:val="00282723"/>
    <w:rsid w:val="002833EF"/>
    <w:rsid w:val="00297201"/>
    <w:rsid w:val="002A2A28"/>
    <w:rsid w:val="002A4903"/>
    <w:rsid w:val="002A5C34"/>
    <w:rsid w:val="002B4788"/>
    <w:rsid w:val="002D240A"/>
    <w:rsid w:val="002D40E1"/>
    <w:rsid w:val="002F40E4"/>
    <w:rsid w:val="003003C7"/>
    <w:rsid w:val="003012BC"/>
    <w:rsid w:val="00310BF7"/>
    <w:rsid w:val="00326A26"/>
    <w:rsid w:val="003326EA"/>
    <w:rsid w:val="00335A8F"/>
    <w:rsid w:val="0033647E"/>
    <w:rsid w:val="00340314"/>
    <w:rsid w:val="003443CF"/>
    <w:rsid w:val="0036194A"/>
    <w:rsid w:val="00393F82"/>
    <w:rsid w:val="00396210"/>
    <w:rsid w:val="003A0002"/>
    <w:rsid w:val="003A0243"/>
    <w:rsid w:val="003A3923"/>
    <w:rsid w:val="003A4706"/>
    <w:rsid w:val="003A69ED"/>
    <w:rsid w:val="003C3340"/>
    <w:rsid w:val="003C3829"/>
    <w:rsid w:val="003D0050"/>
    <w:rsid w:val="003D21C1"/>
    <w:rsid w:val="003F5488"/>
    <w:rsid w:val="0041546C"/>
    <w:rsid w:val="00432E8B"/>
    <w:rsid w:val="00434599"/>
    <w:rsid w:val="00434F6A"/>
    <w:rsid w:val="00444F34"/>
    <w:rsid w:val="004470A8"/>
    <w:rsid w:val="00451CA6"/>
    <w:rsid w:val="0045279B"/>
    <w:rsid w:val="00470AD2"/>
    <w:rsid w:val="0047230E"/>
    <w:rsid w:val="00472A91"/>
    <w:rsid w:val="004739EB"/>
    <w:rsid w:val="0047646C"/>
    <w:rsid w:val="00486682"/>
    <w:rsid w:val="00493028"/>
    <w:rsid w:val="004979BE"/>
    <w:rsid w:val="004B18D2"/>
    <w:rsid w:val="004B2D79"/>
    <w:rsid w:val="004B3EE3"/>
    <w:rsid w:val="004B51C1"/>
    <w:rsid w:val="004B53DF"/>
    <w:rsid w:val="004B5703"/>
    <w:rsid w:val="004B68EC"/>
    <w:rsid w:val="004D3201"/>
    <w:rsid w:val="004D566A"/>
    <w:rsid w:val="004E1DFB"/>
    <w:rsid w:val="004F3A59"/>
    <w:rsid w:val="00503D02"/>
    <w:rsid w:val="005055C2"/>
    <w:rsid w:val="0051712D"/>
    <w:rsid w:val="005204BA"/>
    <w:rsid w:val="0052308B"/>
    <w:rsid w:val="00554C37"/>
    <w:rsid w:val="00555054"/>
    <w:rsid w:val="00557C4E"/>
    <w:rsid w:val="00560532"/>
    <w:rsid w:val="005653F6"/>
    <w:rsid w:val="005812EA"/>
    <w:rsid w:val="00583201"/>
    <w:rsid w:val="00586D50"/>
    <w:rsid w:val="00595314"/>
    <w:rsid w:val="005B467E"/>
    <w:rsid w:val="005D47D6"/>
    <w:rsid w:val="005E2FC1"/>
    <w:rsid w:val="005E5B74"/>
    <w:rsid w:val="005E79F1"/>
    <w:rsid w:val="005F544C"/>
    <w:rsid w:val="005F5641"/>
    <w:rsid w:val="005F5AA7"/>
    <w:rsid w:val="006036F1"/>
    <w:rsid w:val="00606643"/>
    <w:rsid w:val="006115D1"/>
    <w:rsid w:val="00616BE7"/>
    <w:rsid w:val="006258AC"/>
    <w:rsid w:val="00626574"/>
    <w:rsid w:val="00630519"/>
    <w:rsid w:val="00631E2F"/>
    <w:rsid w:val="00636CE6"/>
    <w:rsid w:val="00647343"/>
    <w:rsid w:val="006508EB"/>
    <w:rsid w:val="006539F4"/>
    <w:rsid w:val="00657751"/>
    <w:rsid w:val="00660730"/>
    <w:rsid w:val="00672974"/>
    <w:rsid w:val="00683F62"/>
    <w:rsid w:val="0068460F"/>
    <w:rsid w:val="00684BC6"/>
    <w:rsid w:val="006852E0"/>
    <w:rsid w:val="00687518"/>
    <w:rsid w:val="006915F3"/>
    <w:rsid w:val="006A7F51"/>
    <w:rsid w:val="006B0E79"/>
    <w:rsid w:val="006B2502"/>
    <w:rsid w:val="006B30F1"/>
    <w:rsid w:val="006D4EF6"/>
    <w:rsid w:val="006E5183"/>
    <w:rsid w:val="006F6380"/>
    <w:rsid w:val="00700857"/>
    <w:rsid w:val="00700C41"/>
    <w:rsid w:val="00705B94"/>
    <w:rsid w:val="00706AFB"/>
    <w:rsid w:val="0071707E"/>
    <w:rsid w:val="00720B39"/>
    <w:rsid w:val="00721F05"/>
    <w:rsid w:val="00732F22"/>
    <w:rsid w:val="007369B1"/>
    <w:rsid w:val="00736E31"/>
    <w:rsid w:val="00740192"/>
    <w:rsid w:val="0076167C"/>
    <w:rsid w:val="00762A9E"/>
    <w:rsid w:val="007651D5"/>
    <w:rsid w:val="007737DB"/>
    <w:rsid w:val="00773F47"/>
    <w:rsid w:val="00774048"/>
    <w:rsid w:val="007817E7"/>
    <w:rsid w:val="0078466C"/>
    <w:rsid w:val="007863CD"/>
    <w:rsid w:val="00792B01"/>
    <w:rsid w:val="00794AD1"/>
    <w:rsid w:val="007A3454"/>
    <w:rsid w:val="007A3950"/>
    <w:rsid w:val="007A4F97"/>
    <w:rsid w:val="007B126F"/>
    <w:rsid w:val="007B19C1"/>
    <w:rsid w:val="007B768F"/>
    <w:rsid w:val="007C18B3"/>
    <w:rsid w:val="007C3CAB"/>
    <w:rsid w:val="007D60D9"/>
    <w:rsid w:val="007E056A"/>
    <w:rsid w:val="007F2309"/>
    <w:rsid w:val="007F4490"/>
    <w:rsid w:val="008029C0"/>
    <w:rsid w:val="00810973"/>
    <w:rsid w:val="008234EB"/>
    <w:rsid w:val="00840186"/>
    <w:rsid w:val="00850186"/>
    <w:rsid w:val="00850ADF"/>
    <w:rsid w:val="0085626B"/>
    <w:rsid w:val="00873682"/>
    <w:rsid w:val="008737FF"/>
    <w:rsid w:val="008769D4"/>
    <w:rsid w:val="008806FA"/>
    <w:rsid w:val="008834FE"/>
    <w:rsid w:val="00883FD5"/>
    <w:rsid w:val="008942B1"/>
    <w:rsid w:val="008B5229"/>
    <w:rsid w:val="008B66B5"/>
    <w:rsid w:val="008B713A"/>
    <w:rsid w:val="008B7836"/>
    <w:rsid w:val="008C1001"/>
    <w:rsid w:val="008C6396"/>
    <w:rsid w:val="008C6A6B"/>
    <w:rsid w:val="008D4F11"/>
    <w:rsid w:val="00901526"/>
    <w:rsid w:val="00904140"/>
    <w:rsid w:val="00913300"/>
    <w:rsid w:val="00916129"/>
    <w:rsid w:val="009161B7"/>
    <w:rsid w:val="0091743C"/>
    <w:rsid w:val="00957384"/>
    <w:rsid w:val="0096305D"/>
    <w:rsid w:val="009667D0"/>
    <w:rsid w:val="00980973"/>
    <w:rsid w:val="00984BB7"/>
    <w:rsid w:val="00984CCE"/>
    <w:rsid w:val="00985198"/>
    <w:rsid w:val="0098530B"/>
    <w:rsid w:val="0099411D"/>
    <w:rsid w:val="009A004F"/>
    <w:rsid w:val="009A53A3"/>
    <w:rsid w:val="009A61A0"/>
    <w:rsid w:val="009C5297"/>
    <w:rsid w:val="009E0856"/>
    <w:rsid w:val="009E7887"/>
    <w:rsid w:val="00A04F4E"/>
    <w:rsid w:val="00A0686E"/>
    <w:rsid w:val="00A111C5"/>
    <w:rsid w:val="00A113FA"/>
    <w:rsid w:val="00A16991"/>
    <w:rsid w:val="00A230AF"/>
    <w:rsid w:val="00A25916"/>
    <w:rsid w:val="00A3138F"/>
    <w:rsid w:val="00A34ACA"/>
    <w:rsid w:val="00A43499"/>
    <w:rsid w:val="00A44358"/>
    <w:rsid w:val="00A47052"/>
    <w:rsid w:val="00A55456"/>
    <w:rsid w:val="00A630A5"/>
    <w:rsid w:val="00A66414"/>
    <w:rsid w:val="00A668A7"/>
    <w:rsid w:val="00A77B3E"/>
    <w:rsid w:val="00A852E2"/>
    <w:rsid w:val="00AA02CC"/>
    <w:rsid w:val="00AA7399"/>
    <w:rsid w:val="00AB1240"/>
    <w:rsid w:val="00AC0117"/>
    <w:rsid w:val="00AC1FC0"/>
    <w:rsid w:val="00AC36B5"/>
    <w:rsid w:val="00AD66E9"/>
    <w:rsid w:val="00AD6C4A"/>
    <w:rsid w:val="00AE00F8"/>
    <w:rsid w:val="00AE1BCC"/>
    <w:rsid w:val="00AE39F0"/>
    <w:rsid w:val="00AE5E3A"/>
    <w:rsid w:val="00AF0E14"/>
    <w:rsid w:val="00B018AB"/>
    <w:rsid w:val="00B124AC"/>
    <w:rsid w:val="00B146BD"/>
    <w:rsid w:val="00B2113A"/>
    <w:rsid w:val="00B21813"/>
    <w:rsid w:val="00B21F26"/>
    <w:rsid w:val="00B31764"/>
    <w:rsid w:val="00B360AC"/>
    <w:rsid w:val="00B365DB"/>
    <w:rsid w:val="00B45BBE"/>
    <w:rsid w:val="00B4732B"/>
    <w:rsid w:val="00B65692"/>
    <w:rsid w:val="00B70137"/>
    <w:rsid w:val="00B7245A"/>
    <w:rsid w:val="00B90363"/>
    <w:rsid w:val="00B978DF"/>
    <w:rsid w:val="00BA283B"/>
    <w:rsid w:val="00BA6A91"/>
    <w:rsid w:val="00BB0D46"/>
    <w:rsid w:val="00BB0D91"/>
    <w:rsid w:val="00BC7E9A"/>
    <w:rsid w:val="00BD3752"/>
    <w:rsid w:val="00BD6A77"/>
    <w:rsid w:val="00BE3F10"/>
    <w:rsid w:val="00BE6BF6"/>
    <w:rsid w:val="00C00829"/>
    <w:rsid w:val="00C02BF1"/>
    <w:rsid w:val="00C12B9E"/>
    <w:rsid w:val="00C2122E"/>
    <w:rsid w:val="00C25AF1"/>
    <w:rsid w:val="00C40CFE"/>
    <w:rsid w:val="00C4165C"/>
    <w:rsid w:val="00C44784"/>
    <w:rsid w:val="00C51B23"/>
    <w:rsid w:val="00C861BA"/>
    <w:rsid w:val="00C94FC9"/>
    <w:rsid w:val="00C97D38"/>
    <w:rsid w:val="00CA06B1"/>
    <w:rsid w:val="00CA71D6"/>
    <w:rsid w:val="00CB434A"/>
    <w:rsid w:val="00CB6A9A"/>
    <w:rsid w:val="00CC12B2"/>
    <w:rsid w:val="00CC43BC"/>
    <w:rsid w:val="00CD0BDA"/>
    <w:rsid w:val="00CD0D70"/>
    <w:rsid w:val="00D0044C"/>
    <w:rsid w:val="00D02DFC"/>
    <w:rsid w:val="00D06B86"/>
    <w:rsid w:val="00D113A8"/>
    <w:rsid w:val="00D22B44"/>
    <w:rsid w:val="00D3013A"/>
    <w:rsid w:val="00D31778"/>
    <w:rsid w:val="00D4253F"/>
    <w:rsid w:val="00D546DC"/>
    <w:rsid w:val="00D55250"/>
    <w:rsid w:val="00D57534"/>
    <w:rsid w:val="00D612CB"/>
    <w:rsid w:val="00D61EE2"/>
    <w:rsid w:val="00D66FD1"/>
    <w:rsid w:val="00D76359"/>
    <w:rsid w:val="00DA10A1"/>
    <w:rsid w:val="00DB303F"/>
    <w:rsid w:val="00DB3CE0"/>
    <w:rsid w:val="00DC25EE"/>
    <w:rsid w:val="00DC3FF4"/>
    <w:rsid w:val="00DE0061"/>
    <w:rsid w:val="00DE534D"/>
    <w:rsid w:val="00DE72DB"/>
    <w:rsid w:val="00DF3F12"/>
    <w:rsid w:val="00E154A6"/>
    <w:rsid w:val="00E15D4F"/>
    <w:rsid w:val="00E26B2F"/>
    <w:rsid w:val="00E41381"/>
    <w:rsid w:val="00E56CE3"/>
    <w:rsid w:val="00E65857"/>
    <w:rsid w:val="00E65D1C"/>
    <w:rsid w:val="00E663AE"/>
    <w:rsid w:val="00E76D7C"/>
    <w:rsid w:val="00E8137A"/>
    <w:rsid w:val="00E95AD3"/>
    <w:rsid w:val="00E96C82"/>
    <w:rsid w:val="00E96D68"/>
    <w:rsid w:val="00EB25ED"/>
    <w:rsid w:val="00EB4437"/>
    <w:rsid w:val="00EC01A4"/>
    <w:rsid w:val="00EC18D0"/>
    <w:rsid w:val="00EC70E4"/>
    <w:rsid w:val="00EC7617"/>
    <w:rsid w:val="00ED0778"/>
    <w:rsid w:val="00EF1F85"/>
    <w:rsid w:val="00EF3869"/>
    <w:rsid w:val="00EF61B8"/>
    <w:rsid w:val="00F0136E"/>
    <w:rsid w:val="00F12A83"/>
    <w:rsid w:val="00F13911"/>
    <w:rsid w:val="00F14774"/>
    <w:rsid w:val="00F168F6"/>
    <w:rsid w:val="00F24807"/>
    <w:rsid w:val="00F314F2"/>
    <w:rsid w:val="00F33150"/>
    <w:rsid w:val="00F56B46"/>
    <w:rsid w:val="00F6288C"/>
    <w:rsid w:val="00F638EB"/>
    <w:rsid w:val="00F9096A"/>
    <w:rsid w:val="00F94A6B"/>
    <w:rsid w:val="00FA6129"/>
    <w:rsid w:val="00FA6D6B"/>
    <w:rsid w:val="00FA7E50"/>
    <w:rsid w:val="00FB03E2"/>
    <w:rsid w:val="00FB160E"/>
    <w:rsid w:val="00FB6B5E"/>
    <w:rsid w:val="00FB7064"/>
    <w:rsid w:val="00FC46AB"/>
    <w:rsid w:val="00FD4A32"/>
    <w:rsid w:val="00FD5114"/>
    <w:rsid w:val="00FD5541"/>
    <w:rsid w:val="00FE14EA"/>
    <w:rsid w:val="00FF0C04"/>
    <w:rsid w:val="00FF6498"/>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812138">
      <w:bodyDiv w:val="1"/>
      <w:marLeft w:val="0"/>
      <w:marRight w:val="0"/>
      <w:marTop w:val="0"/>
      <w:marBottom w:val="0"/>
      <w:divBdr>
        <w:top w:val="none" w:sz="0" w:space="0" w:color="auto"/>
        <w:left w:val="none" w:sz="0" w:space="0" w:color="auto"/>
        <w:bottom w:val="none" w:sz="0" w:space="0" w:color="auto"/>
        <w:right w:val="none" w:sz="0" w:space="0" w:color="auto"/>
      </w:divBdr>
    </w:div>
    <w:div w:id="572011811">
      <w:bodyDiv w:val="1"/>
      <w:marLeft w:val="0"/>
      <w:marRight w:val="0"/>
      <w:marTop w:val="0"/>
      <w:marBottom w:val="0"/>
      <w:divBdr>
        <w:top w:val="none" w:sz="0" w:space="0" w:color="auto"/>
        <w:left w:val="none" w:sz="0" w:space="0" w:color="auto"/>
        <w:bottom w:val="none" w:sz="0" w:space="0" w:color="auto"/>
        <w:right w:val="none" w:sz="0" w:space="0" w:color="auto"/>
      </w:divBdr>
      <w:divsChild>
        <w:div w:id="668097438">
          <w:marLeft w:val="0"/>
          <w:marRight w:val="0"/>
          <w:marTop w:val="0"/>
          <w:marBottom w:val="0"/>
          <w:divBdr>
            <w:top w:val="none" w:sz="0" w:space="0" w:color="auto"/>
            <w:left w:val="none" w:sz="0" w:space="0" w:color="auto"/>
            <w:bottom w:val="none" w:sz="0" w:space="0" w:color="auto"/>
            <w:right w:val="none" w:sz="0" w:space="0" w:color="auto"/>
          </w:divBdr>
          <w:divsChild>
            <w:div w:id="59640127">
              <w:marLeft w:val="0"/>
              <w:marRight w:val="0"/>
              <w:marTop w:val="0"/>
              <w:marBottom w:val="0"/>
              <w:divBdr>
                <w:top w:val="none" w:sz="0" w:space="0" w:color="auto"/>
                <w:left w:val="none" w:sz="0" w:space="0" w:color="auto"/>
                <w:bottom w:val="none" w:sz="0" w:space="0" w:color="auto"/>
                <w:right w:val="none" w:sz="0" w:space="0" w:color="auto"/>
              </w:divBdr>
              <w:divsChild>
                <w:div w:id="1497070787">
                  <w:marLeft w:val="0"/>
                  <w:marRight w:val="0"/>
                  <w:marTop w:val="0"/>
                  <w:marBottom w:val="0"/>
                  <w:divBdr>
                    <w:top w:val="none" w:sz="0" w:space="0" w:color="auto"/>
                    <w:left w:val="none" w:sz="0" w:space="0" w:color="auto"/>
                    <w:bottom w:val="none" w:sz="0" w:space="0" w:color="auto"/>
                    <w:right w:val="none" w:sz="0" w:space="0" w:color="auto"/>
                  </w:divBdr>
                  <w:divsChild>
                    <w:div w:id="1497108845">
                      <w:marLeft w:val="0"/>
                      <w:marRight w:val="0"/>
                      <w:marTop w:val="0"/>
                      <w:marBottom w:val="0"/>
                      <w:divBdr>
                        <w:top w:val="none" w:sz="0" w:space="0" w:color="auto"/>
                        <w:left w:val="none" w:sz="0" w:space="0" w:color="auto"/>
                        <w:bottom w:val="none" w:sz="0" w:space="0" w:color="auto"/>
                        <w:right w:val="none" w:sz="0" w:space="0" w:color="auto"/>
                      </w:divBdr>
                      <w:divsChild>
                        <w:div w:id="1529487195">
                          <w:marLeft w:val="0"/>
                          <w:marRight w:val="0"/>
                          <w:marTop w:val="0"/>
                          <w:marBottom w:val="0"/>
                          <w:divBdr>
                            <w:top w:val="none" w:sz="0" w:space="0" w:color="auto"/>
                            <w:left w:val="none" w:sz="0" w:space="0" w:color="auto"/>
                            <w:bottom w:val="none" w:sz="0" w:space="0" w:color="auto"/>
                            <w:right w:val="none" w:sz="0" w:space="0" w:color="auto"/>
                          </w:divBdr>
                          <w:divsChild>
                            <w:div w:id="629437586">
                              <w:marLeft w:val="0"/>
                              <w:marRight w:val="0"/>
                              <w:marTop w:val="0"/>
                              <w:marBottom w:val="0"/>
                              <w:divBdr>
                                <w:top w:val="none" w:sz="0" w:space="0" w:color="auto"/>
                                <w:left w:val="none" w:sz="0" w:space="0" w:color="auto"/>
                                <w:bottom w:val="none" w:sz="0" w:space="0" w:color="auto"/>
                                <w:right w:val="none" w:sz="0" w:space="0" w:color="auto"/>
                              </w:divBdr>
                              <w:divsChild>
                                <w:div w:id="1938637284">
                                  <w:marLeft w:val="0"/>
                                  <w:marRight w:val="0"/>
                                  <w:marTop w:val="0"/>
                                  <w:marBottom w:val="0"/>
                                  <w:divBdr>
                                    <w:top w:val="none" w:sz="0" w:space="0" w:color="auto"/>
                                    <w:left w:val="none" w:sz="0" w:space="0" w:color="auto"/>
                                    <w:bottom w:val="none" w:sz="0" w:space="0" w:color="auto"/>
                                    <w:right w:val="none" w:sz="0" w:space="0" w:color="auto"/>
                                  </w:divBdr>
                                  <w:divsChild>
                                    <w:div w:id="866528101">
                                      <w:marLeft w:val="0"/>
                                      <w:marRight w:val="0"/>
                                      <w:marTop w:val="0"/>
                                      <w:marBottom w:val="0"/>
                                      <w:divBdr>
                                        <w:top w:val="none" w:sz="0" w:space="0" w:color="auto"/>
                                        <w:left w:val="none" w:sz="0" w:space="0" w:color="auto"/>
                                        <w:bottom w:val="none" w:sz="0" w:space="0" w:color="auto"/>
                                        <w:right w:val="none" w:sz="0" w:space="0" w:color="auto"/>
                                      </w:divBdr>
                                      <w:divsChild>
                                        <w:div w:id="267540719">
                                          <w:marLeft w:val="0"/>
                                          <w:marRight w:val="0"/>
                                          <w:marTop w:val="0"/>
                                          <w:marBottom w:val="0"/>
                                          <w:divBdr>
                                            <w:top w:val="none" w:sz="0" w:space="0" w:color="auto"/>
                                            <w:left w:val="none" w:sz="0" w:space="0" w:color="auto"/>
                                            <w:bottom w:val="none" w:sz="0" w:space="0" w:color="auto"/>
                                            <w:right w:val="none" w:sz="0" w:space="0" w:color="auto"/>
                                          </w:divBdr>
                                          <w:divsChild>
                                            <w:div w:id="1784809198">
                                              <w:marLeft w:val="0"/>
                                              <w:marRight w:val="0"/>
                                              <w:marTop w:val="0"/>
                                              <w:marBottom w:val="0"/>
                                              <w:divBdr>
                                                <w:top w:val="none" w:sz="0" w:space="0" w:color="auto"/>
                                                <w:left w:val="none" w:sz="0" w:space="0" w:color="auto"/>
                                                <w:bottom w:val="none" w:sz="0" w:space="0" w:color="auto"/>
                                                <w:right w:val="none" w:sz="0" w:space="0" w:color="auto"/>
                                              </w:divBdr>
                                              <w:divsChild>
                                                <w:div w:id="417799489">
                                                  <w:marLeft w:val="0"/>
                                                  <w:marRight w:val="0"/>
                                                  <w:marTop w:val="0"/>
                                                  <w:marBottom w:val="0"/>
                                                  <w:divBdr>
                                                    <w:top w:val="none" w:sz="0" w:space="0" w:color="auto"/>
                                                    <w:left w:val="none" w:sz="0" w:space="0" w:color="auto"/>
                                                    <w:bottom w:val="none" w:sz="0" w:space="0" w:color="auto"/>
                                                    <w:right w:val="none" w:sz="0" w:space="0" w:color="auto"/>
                                                  </w:divBdr>
                                                  <w:divsChild>
                                                    <w:div w:id="1416780712">
                                                      <w:marLeft w:val="0"/>
                                                      <w:marRight w:val="0"/>
                                                      <w:marTop w:val="0"/>
                                                      <w:marBottom w:val="0"/>
                                                      <w:divBdr>
                                                        <w:top w:val="none" w:sz="0" w:space="0" w:color="auto"/>
                                                        <w:left w:val="none" w:sz="0" w:space="0" w:color="auto"/>
                                                        <w:bottom w:val="none" w:sz="0" w:space="0" w:color="auto"/>
                                                        <w:right w:val="none" w:sz="0" w:space="0" w:color="auto"/>
                                                      </w:divBdr>
                                                      <w:divsChild>
                                                        <w:div w:id="1106121132">
                                                          <w:marLeft w:val="0"/>
                                                          <w:marRight w:val="0"/>
                                                          <w:marTop w:val="0"/>
                                                          <w:marBottom w:val="0"/>
                                                          <w:divBdr>
                                                            <w:top w:val="none" w:sz="0" w:space="0" w:color="auto"/>
                                                            <w:left w:val="none" w:sz="0" w:space="0" w:color="auto"/>
                                                            <w:bottom w:val="none" w:sz="0" w:space="0" w:color="auto"/>
                                                            <w:right w:val="none" w:sz="0" w:space="0" w:color="auto"/>
                                                          </w:divBdr>
                                                          <w:divsChild>
                                                            <w:div w:id="695624008">
                                                              <w:marLeft w:val="0"/>
                                                              <w:marRight w:val="0"/>
                                                              <w:marTop w:val="0"/>
                                                              <w:marBottom w:val="0"/>
                                                              <w:divBdr>
                                                                <w:top w:val="none" w:sz="0" w:space="0" w:color="auto"/>
                                                                <w:left w:val="none" w:sz="0" w:space="0" w:color="auto"/>
                                                                <w:bottom w:val="none" w:sz="0" w:space="0" w:color="auto"/>
                                                                <w:right w:val="none" w:sz="0" w:space="0" w:color="auto"/>
                                                              </w:divBdr>
                                                              <w:divsChild>
                                                                <w:div w:id="1482697708">
                                                                  <w:marLeft w:val="0"/>
                                                                  <w:marRight w:val="0"/>
                                                                  <w:marTop w:val="0"/>
                                                                  <w:marBottom w:val="0"/>
                                                                  <w:divBdr>
                                                                    <w:top w:val="none" w:sz="0" w:space="0" w:color="auto"/>
                                                                    <w:left w:val="none" w:sz="0" w:space="0" w:color="auto"/>
                                                                    <w:bottom w:val="none" w:sz="0" w:space="0" w:color="auto"/>
                                                                    <w:right w:val="none" w:sz="0" w:space="0" w:color="auto"/>
                                                                  </w:divBdr>
                                                                  <w:divsChild>
                                                                    <w:div w:id="796216825">
                                                                      <w:marLeft w:val="0"/>
                                                                      <w:marRight w:val="0"/>
                                                                      <w:marTop w:val="0"/>
                                                                      <w:marBottom w:val="0"/>
                                                                      <w:divBdr>
                                                                        <w:top w:val="none" w:sz="0" w:space="0" w:color="auto"/>
                                                                        <w:left w:val="none" w:sz="0" w:space="0" w:color="auto"/>
                                                                        <w:bottom w:val="none" w:sz="0" w:space="0" w:color="auto"/>
                                                                        <w:right w:val="none" w:sz="0" w:space="0" w:color="auto"/>
                                                                      </w:divBdr>
                                                                      <w:divsChild>
                                                                        <w:div w:id="162052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01647581">
      <w:bodyDiv w:val="1"/>
      <w:marLeft w:val="0"/>
      <w:marRight w:val="0"/>
      <w:marTop w:val="0"/>
      <w:marBottom w:val="0"/>
      <w:divBdr>
        <w:top w:val="none" w:sz="0" w:space="0" w:color="auto"/>
        <w:left w:val="none" w:sz="0" w:space="0" w:color="auto"/>
        <w:bottom w:val="none" w:sz="0" w:space="0" w:color="auto"/>
        <w:right w:val="none" w:sz="0" w:space="0" w:color="auto"/>
      </w:divBdr>
    </w:div>
    <w:div w:id="656884456">
      <w:bodyDiv w:val="1"/>
      <w:marLeft w:val="0"/>
      <w:marRight w:val="0"/>
      <w:marTop w:val="0"/>
      <w:marBottom w:val="0"/>
      <w:divBdr>
        <w:top w:val="none" w:sz="0" w:space="0" w:color="auto"/>
        <w:left w:val="none" w:sz="0" w:space="0" w:color="auto"/>
        <w:bottom w:val="none" w:sz="0" w:space="0" w:color="auto"/>
        <w:right w:val="none" w:sz="0" w:space="0" w:color="auto"/>
      </w:divBdr>
    </w:div>
    <w:div w:id="752435213">
      <w:bodyDiv w:val="1"/>
      <w:marLeft w:val="0"/>
      <w:marRight w:val="0"/>
      <w:marTop w:val="0"/>
      <w:marBottom w:val="0"/>
      <w:divBdr>
        <w:top w:val="none" w:sz="0" w:space="0" w:color="auto"/>
        <w:left w:val="none" w:sz="0" w:space="0" w:color="auto"/>
        <w:bottom w:val="none" w:sz="0" w:space="0" w:color="auto"/>
        <w:right w:val="none" w:sz="0" w:space="0" w:color="auto"/>
      </w:divBdr>
    </w:div>
    <w:div w:id="1523402246">
      <w:bodyDiv w:val="1"/>
      <w:marLeft w:val="0"/>
      <w:marRight w:val="0"/>
      <w:marTop w:val="0"/>
      <w:marBottom w:val="0"/>
      <w:divBdr>
        <w:top w:val="none" w:sz="0" w:space="0" w:color="auto"/>
        <w:left w:val="none" w:sz="0" w:space="0" w:color="auto"/>
        <w:bottom w:val="none" w:sz="0" w:space="0" w:color="auto"/>
        <w:right w:val="none" w:sz="0" w:space="0" w:color="auto"/>
      </w:divBdr>
    </w:div>
    <w:div w:id="16046113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818EC9-5695-41E4-BBD6-6E4AF28207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29</TotalTime>
  <Pages>25</Pages>
  <Words>4411</Words>
  <Characters>228420</Characters>
  <Application>Microsoft Office Word</Application>
  <DocSecurity>0</DocSecurity>
  <Lines>1903</Lines>
  <Paragraphs>464</Paragraphs>
  <ScaleCrop>false</ScaleCrop>
  <HeadingPairs>
    <vt:vector size="2" baseType="variant">
      <vt:variant>
        <vt:lpstr>Title</vt:lpstr>
      </vt:variant>
      <vt:variant>
        <vt:i4>1</vt:i4>
      </vt:variant>
    </vt:vector>
  </HeadingPairs>
  <TitlesOfParts>
    <vt:vector size="1" baseType="lpstr">
      <vt:lpstr>SIMARBA</vt:lpstr>
    </vt:vector>
  </TitlesOfParts>
  <Company>Tel Aviv University</Company>
  <LinksUpToDate>false</LinksUpToDate>
  <CharactersWithSpaces>2323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ARBA</dc:title>
  <dc:subject/>
  <dc:creator>yoavram</dc:creator>
  <cp:keywords/>
  <dc:description/>
  <cp:lastModifiedBy>Yoav Ram</cp:lastModifiedBy>
  <cp:revision>28</cp:revision>
  <cp:lastPrinted>2014-03-02T09:50:00Z</cp:lastPrinted>
  <dcterms:created xsi:type="dcterms:W3CDTF">2012-09-27T08:48:00Z</dcterms:created>
  <dcterms:modified xsi:type="dcterms:W3CDTF">2014-06-10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Name 0_1">
    <vt:lpwstr>American Psychological Association 6th edition</vt:lpwstr>
  </property>
  <property fmtid="{D5CDD505-2E9C-101B-9397-08002B2CF9AE}" pid="6" name="Mendeley Recent Style Id 0_1">
    <vt:lpwstr>http://www.zotero.org/styles/apa</vt:lpwstr>
  </property>
  <property fmtid="{D5CDD505-2E9C-101B-9397-08002B2CF9AE}" pid="7" name="Mendeley Recent Style Name 1_1">
    <vt:lpwstr>BMC Evolutionary Biology</vt:lpwstr>
  </property>
  <property fmtid="{D5CDD505-2E9C-101B-9397-08002B2CF9AE}" pid="8" name="Mendeley Recent Style Id 1_1">
    <vt:lpwstr>http://www.zotero.org/styles/bmc-evolutionary-biology</vt:lpwstr>
  </property>
  <property fmtid="{D5CDD505-2E9C-101B-9397-08002B2CF9AE}" pid="9" name="Mendeley Recent Style Name 2_1">
    <vt:lpwstr>Chicago Manual of Style 16th edition (author-date)</vt:lpwstr>
  </property>
  <property fmtid="{D5CDD505-2E9C-101B-9397-08002B2CF9AE}" pid="10" name="Mendeley Recent Style Id 2_1">
    <vt:lpwstr>http://www.zotero.org/styles/chicago-author-date</vt:lpwstr>
  </property>
  <property fmtid="{D5CDD505-2E9C-101B-9397-08002B2CF9AE}" pid="11" name="Mendeley Recent Style Name 3_1">
    <vt:lpwstr>Evolution</vt:lpwstr>
  </property>
  <property fmtid="{D5CDD505-2E9C-101B-9397-08002B2CF9AE}" pid="12" name="Mendeley Recent Style Id 3_1">
    <vt:lpwstr>http://www.zotero.org/styles/evolution</vt:lpwstr>
  </property>
  <property fmtid="{D5CDD505-2E9C-101B-9397-08002B2CF9AE}" pid="13" name="Mendeley Recent Style Name 4_1">
    <vt:lpwstr>Evolutionary Biology</vt:lpwstr>
  </property>
  <property fmtid="{D5CDD505-2E9C-101B-9397-08002B2CF9AE}" pid="14" name="Mendeley Recent Style Id 4_1">
    <vt:lpwstr>http://www.zotero.org/styles/evolutionary-biology</vt:lpwstr>
  </property>
  <property fmtid="{D5CDD505-2E9C-101B-9397-08002B2CF9AE}" pid="15" name="Mendeley Recent Style Name 5_1">
    <vt:lpwstr>Frontiers in Evolutionary and Population Genetics</vt:lpwstr>
  </property>
  <property fmtid="{D5CDD505-2E9C-101B-9397-08002B2CF9AE}" pid="16" name="Mendeley Recent Style Id 5_1">
    <vt:lpwstr>http://www.zotero.org/styles/frontiers-in-evolutionary-and-population-genetics</vt:lpwstr>
  </property>
  <property fmtid="{D5CDD505-2E9C-101B-9397-08002B2CF9AE}" pid="17" name="Mendeley Recent Style Name 6_1">
    <vt:lpwstr>Genome Biology and Evolution</vt:lpwstr>
  </property>
  <property fmtid="{D5CDD505-2E9C-101B-9397-08002B2CF9AE}" pid="18" name="Mendeley Recent Style Id 6_1">
    <vt:lpwstr>http://www.zotero.org/styles/genome-biology-and-evolution</vt:lpwstr>
  </property>
  <property fmtid="{D5CDD505-2E9C-101B-9397-08002B2CF9AE}" pid="19" name="Mendeley Recent Style Name 7_1">
    <vt:lpwstr>Proceedings of the Royal Society B</vt:lpwstr>
  </property>
  <property fmtid="{D5CDD505-2E9C-101B-9397-08002B2CF9AE}" pid="20" name="Mendeley Recent Style Id 7_1">
    <vt:lpwstr>http://www.zotero.org/styles/proceedings-of-the-royal-society-b</vt:lpwstr>
  </property>
  <property fmtid="{D5CDD505-2E9C-101B-9397-08002B2CF9AE}" pid="21" name="Mendeley Recent Style Name 8_1">
    <vt:lpwstr>The American Naturalist</vt:lpwstr>
  </property>
  <property fmtid="{D5CDD505-2E9C-101B-9397-08002B2CF9AE}" pid="22" name="Mendeley Recent Style Id 8_1">
    <vt:lpwstr>http://www.zotero.org/styles/the-american-naturalist</vt:lpwstr>
  </property>
  <property fmtid="{D5CDD505-2E9C-101B-9397-08002B2CF9AE}" pid="23" name="Mendeley Recent Style Name 9_1">
    <vt:lpwstr>Theoretical Population Biology</vt:lpwstr>
  </property>
  <property fmtid="{D5CDD505-2E9C-101B-9397-08002B2CF9AE}" pid="24" name="Mendeley Recent Style Id 9_1">
    <vt:lpwstr>http://www.zotero.org/styles/theoretical-population-biology</vt:lpwstr>
  </property>
</Properties>
</file>